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7E0E6327" w:rsidR="0016080C" w:rsidRPr="005F72EA" w:rsidRDefault="00392EEA" w:rsidP="005F72EA">
      <w:pPr>
        <w:pStyle w:val="Sinespaciado"/>
        <w:spacing w:line="276" w:lineRule="auto"/>
        <w:jc w:val="center"/>
        <w:rPr>
          <w:rFonts w:asciiTheme="minorHAnsi" w:hAnsiTheme="minorHAnsi" w:cs="Tahoma"/>
          <w:sz w:val="52"/>
          <w:szCs w:val="28"/>
        </w:rPr>
      </w:pPr>
      <w:commentRangeStart w:id="0"/>
      <w:proofErr w:type="spellStart"/>
      <w:r>
        <w:rPr>
          <w:rFonts w:asciiTheme="minorHAnsi" w:hAnsiTheme="minorHAnsi" w:cs="Tahoma"/>
          <w:color w:val="0098CD"/>
          <w:sz w:val="52"/>
          <w:szCs w:val="28"/>
        </w:rPr>
        <w:t>Biker</w:t>
      </w:r>
      <w:proofErr w:type="spellEnd"/>
      <w:r>
        <w:rPr>
          <w:rFonts w:asciiTheme="minorHAnsi" w:hAnsiTheme="minorHAnsi" w:cs="Tahoma"/>
          <w:color w:val="0098CD"/>
          <w:sz w:val="52"/>
          <w:szCs w:val="28"/>
        </w:rPr>
        <w:t xml:space="preserve">: Gestión y desarrollo </w:t>
      </w:r>
      <w:r w:rsidR="005F72EA">
        <w:rPr>
          <w:rFonts w:asciiTheme="minorHAnsi" w:hAnsiTheme="minorHAnsi" w:cs="Tahoma"/>
          <w:color w:val="0098CD"/>
          <w:sz w:val="52"/>
          <w:szCs w:val="28"/>
        </w:rPr>
        <w:t xml:space="preserve">del ciclo de vida de datos </w:t>
      </w:r>
      <w:r w:rsidR="00D21AAF">
        <w:rPr>
          <w:rFonts w:asciiTheme="minorHAnsi" w:hAnsiTheme="minorHAnsi" w:cs="Tahoma"/>
          <w:color w:val="0098CD"/>
          <w:sz w:val="52"/>
          <w:szCs w:val="28"/>
        </w:rPr>
        <w:t>sobre</w:t>
      </w:r>
      <w:r w:rsidR="00786945">
        <w:rPr>
          <w:rFonts w:asciiTheme="minorHAnsi" w:hAnsiTheme="minorHAnsi" w:cs="Tahoma"/>
          <w:color w:val="0098CD"/>
          <w:sz w:val="52"/>
          <w:szCs w:val="28"/>
        </w:rPr>
        <w:t xml:space="preserve"> e</w:t>
      </w:r>
      <w:r w:rsidR="005F72EA">
        <w:rPr>
          <w:rFonts w:asciiTheme="minorHAnsi" w:hAnsiTheme="minorHAnsi" w:cs="Tahoma"/>
          <w:color w:val="0098CD"/>
          <w:sz w:val="52"/>
          <w:szCs w:val="28"/>
        </w:rPr>
        <w:t xml:space="preserv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commentRangeEnd w:id="0"/>
      <w:r>
        <w:rPr>
          <w:rStyle w:val="Refdecomentario"/>
          <w:rFonts w:asciiTheme="minorHAnsi" w:hAnsiTheme="minorHAnsi"/>
          <w:lang w:eastAsia="es-ES"/>
        </w:rPr>
        <w:commentReference w:id="0"/>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751636C"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A04B95">
        <w:rPr>
          <w:lang w:eastAsia="en-US"/>
        </w:rPr>
        <w:t>. Posteriormente,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5B0A117D" w:rsidR="00F67C10" w:rsidRPr="00601F11" w:rsidRDefault="00F67C10" w:rsidP="00194057">
      <w:pPr>
        <w:rPr>
          <w:lang w:val="en-GB"/>
        </w:rPr>
      </w:pPr>
      <w:r w:rsidRPr="00601F11">
        <w:rPr>
          <w:lang w:val="en-GB"/>
        </w:rPr>
        <w:t xml:space="preserve">In this project, the full data lifecycle will be implemented. This process will begin with the collection of data through application programming interfaces (APIs). Once data is collected, the cleaning and processing stages will go on. Subsequently,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72731192" w14:textId="0415F0D3" w:rsidR="00566798"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7901439" w:history="1">
        <w:r w:rsidR="00566798" w:rsidRPr="007E6574">
          <w:rPr>
            <w:rStyle w:val="Hipervnculo"/>
            <w:noProof/>
          </w:rPr>
          <w:t>1.</w:t>
        </w:r>
        <w:r w:rsidR="00566798">
          <w:rPr>
            <w:rFonts w:eastAsiaTheme="minorEastAsia" w:cstheme="minorBidi"/>
            <w:noProof/>
            <w:kern w:val="2"/>
            <w14:ligatures w14:val="standardContextual"/>
          </w:rPr>
          <w:tab/>
        </w:r>
        <w:r w:rsidR="00566798" w:rsidRPr="007E6574">
          <w:rPr>
            <w:rStyle w:val="Hipervnculo"/>
            <w:noProof/>
          </w:rPr>
          <w:t>Introducción</w:t>
        </w:r>
        <w:r w:rsidR="00566798">
          <w:rPr>
            <w:noProof/>
            <w:webHidden/>
          </w:rPr>
          <w:tab/>
        </w:r>
        <w:r w:rsidR="00566798">
          <w:rPr>
            <w:noProof/>
            <w:webHidden/>
          </w:rPr>
          <w:fldChar w:fldCharType="begin"/>
        </w:r>
        <w:r w:rsidR="00566798">
          <w:rPr>
            <w:noProof/>
            <w:webHidden/>
          </w:rPr>
          <w:instrText xml:space="preserve"> PAGEREF _Toc167901439 \h </w:instrText>
        </w:r>
        <w:r w:rsidR="00566798">
          <w:rPr>
            <w:noProof/>
            <w:webHidden/>
          </w:rPr>
        </w:r>
        <w:r w:rsidR="00566798">
          <w:rPr>
            <w:noProof/>
            <w:webHidden/>
          </w:rPr>
          <w:fldChar w:fldCharType="separate"/>
        </w:r>
        <w:r w:rsidR="00566798">
          <w:rPr>
            <w:noProof/>
            <w:webHidden/>
          </w:rPr>
          <w:t>1</w:t>
        </w:r>
        <w:r w:rsidR="00566798">
          <w:rPr>
            <w:noProof/>
            <w:webHidden/>
          </w:rPr>
          <w:fldChar w:fldCharType="end"/>
        </w:r>
      </w:hyperlink>
    </w:p>
    <w:p w14:paraId="4375FEF5" w14:textId="556E68C5"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40" w:history="1">
        <w:r w:rsidR="00566798" w:rsidRPr="007E6574">
          <w:rPr>
            <w:rStyle w:val="Hipervnculo"/>
            <w:noProof/>
          </w:rPr>
          <w:t>1.1.</w:t>
        </w:r>
        <w:r w:rsidR="00566798">
          <w:rPr>
            <w:rFonts w:eastAsiaTheme="minorEastAsia" w:cstheme="minorBidi"/>
            <w:noProof/>
            <w:kern w:val="2"/>
            <w14:ligatures w14:val="standardContextual"/>
          </w:rPr>
          <w:tab/>
        </w:r>
        <w:r w:rsidR="00566798" w:rsidRPr="007E6574">
          <w:rPr>
            <w:rStyle w:val="Hipervnculo"/>
            <w:noProof/>
          </w:rPr>
          <w:t>Motivación</w:t>
        </w:r>
        <w:r w:rsidR="00566798">
          <w:rPr>
            <w:noProof/>
            <w:webHidden/>
          </w:rPr>
          <w:tab/>
        </w:r>
        <w:r w:rsidR="00566798">
          <w:rPr>
            <w:noProof/>
            <w:webHidden/>
          </w:rPr>
          <w:fldChar w:fldCharType="begin"/>
        </w:r>
        <w:r w:rsidR="00566798">
          <w:rPr>
            <w:noProof/>
            <w:webHidden/>
          </w:rPr>
          <w:instrText xml:space="preserve"> PAGEREF _Toc167901440 \h </w:instrText>
        </w:r>
        <w:r w:rsidR="00566798">
          <w:rPr>
            <w:noProof/>
            <w:webHidden/>
          </w:rPr>
        </w:r>
        <w:r w:rsidR="00566798">
          <w:rPr>
            <w:noProof/>
            <w:webHidden/>
          </w:rPr>
          <w:fldChar w:fldCharType="separate"/>
        </w:r>
        <w:r w:rsidR="00566798">
          <w:rPr>
            <w:noProof/>
            <w:webHidden/>
          </w:rPr>
          <w:t>2</w:t>
        </w:r>
        <w:r w:rsidR="00566798">
          <w:rPr>
            <w:noProof/>
            <w:webHidden/>
          </w:rPr>
          <w:fldChar w:fldCharType="end"/>
        </w:r>
      </w:hyperlink>
    </w:p>
    <w:p w14:paraId="20C2CCA8" w14:textId="25EAF9DD"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41" w:history="1">
        <w:r w:rsidR="00566798" w:rsidRPr="007E6574">
          <w:rPr>
            <w:rStyle w:val="Hipervnculo"/>
            <w:noProof/>
          </w:rPr>
          <w:t>1.2.</w:t>
        </w:r>
        <w:r w:rsidR="00566798">
          <w:rPr>
            <w:rFonts w:eastAsiaTheme="minorEastAsia" w:cstheme="minorBidi"/>
            <w:noProof/>
            <w:kern w:val="2"/>
            <w14:ligatures w14:val="standardContextual"/>
          </w:rPr>
          <w:tab/>
        </w:r>
        <w:r w:rsidR="00566798" w:rsidRPr="007E6574">
          <w:rPr>
            <w:rStyle w:val="Hipervnculo"/>
            <w:noProof/>
          </w:rPr>
          <w:t>Planteamiento del trabajo</w:t>
        </w:r>
        <w:r w:rsidR="00566798">
          <w:rPr>
            <w:noProof/>
            <w:webHidden/>
          </w:rPr>
          <w:tab/>
        </w:r>
        <w:r w:rsidR="00566798">
          <w:rPr>
            <w:noProof/>
            <w:webHidden/>
          </w:rPr>
          <w:fldChar w:fldCharType="begin"/>
        </w:r>
        <w:r w:rsidR="00566798">
          <w:rPr>
            <w:noProof/>
            <w:webHidden/>
          </w:rPr>
          <w:instrText xml:space="preserve"> PAGEREF _Toc167901441 \h </w:instrText>
        </w:r>
        <w:r w:rsidR="00566798">
          <w:rPr>
            <w:noProof/>
            <w:webHidden/>
          </w:rPr>
        </w:r>
        <w:r w:rsidR="00566798">
          <w:rPr>
            <w:noProof/>
            <w:webHidden/>
          </w:rPr>
          <w:fldChar w:fldCharType="separate"/>
        </w:r>
        <w:r w:rsidR="00566798">
          <w:rPr>
            <w:noProof/>
            <w:webHidden/>
          </w:rPr>
          <w:t>3</w:t>
        </w:r>
        <w:r w:rsidR="00566798">
          <w:rPr>
            <w:noProof/>
            <w:webHidden/>
          </w:rPr>
          <w:fldChar w:fldCharType="end"/>
        </w:r>
      </w:hyperlink>
    </w:p>
    <w:p w14:paraId="6C31FFBA" w14:textId="2D1A4F60"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42" w:history="1">
        <w:r w:rsidR="00566798" w:rsidRPr="007E6574">
          <w:rPr>
            <w:rStyle w:val="Hipervnculo"/>
            <w:noProof/>
          </w:rPr>
          <w:t>1.3.</w:t>
        </w:r>
        <w:r w:rsidR="00566798">
          <w:rPr>
            <w:rFonts w:eastAsiaTheme="minorEastAsia" w:cstheme="minorBidi"/>
            <w:noProof/>
            <w:kern w:val="2"/>
            <w14:ligatures w14:val="standardContextual"/>
          </w:rPr>
          <w:tab/>
        </w:r>
        <w:r w:rsidR="00566798" w:rsidRPr="007E6574">
          <w:rPr>
            <w:rStyle w:val="Hipervnculo"/>
            <w:noProof/>
          </w:rPr>
          <w:t>Estructura del trabajo</w:t>
        </w:r>
        <w:r w:rsidR="00566798">
          <w:rPr>
            <w:noProof/>
            <w:webHidden/>
          </w:rPr>
          <w:tab/>
        </w:r>
        <w:r w:rsidR="00566798">
          <w:rPr>
            <w:noProof/>
            <w:webHidden/>
          </w:rPr>
          <w:fldChar w:fldCharType="begin"/>
        </w:r>
        <w:r w:rsidR="00566798">
          <w:rPr>
            <w:noProof/>
            <w:webHidden/>
          </w:rPr>
          <w:instrText xml:space="preserve"> PAGEREF _Toc167901442 \h </w:instrText>
        </w:r>
        <w:r w:rsidR="00566798">
          <w:rPr>
            <w:noProof/>
            <w:webHidden/>
          </w:rPr>
        </w:r>
        <w:r w:rsidR="00566798">
          <w:rPr>
            <w:noProof/>
            <w:webHidden/>
          </w:rPr>
          <w:fldChar w:fldCharType="separate"/>
        </w:r>
        <w:r w:rsidR="00566798">
          <w:rPr>
            <w:noProof/>
            <w:webHidden/>
          </w:rPr>
          <w:t>4</w:t>
        </w:r>
        <w:r w:rsidR="00566798">
          <w:rPr>
            <w:noProof/>
            <w:webHidden/>
          </w:rPr>
          <w:fldChar w:fldCharType="end"/>
        </w:r>
      </w:hyperlink>
    </w:p>
    <w:p w14:paraId="552C7356" w14:textId="3A2A075F"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43" w:history="1">
        <w:r w:rsidR="00566798" w:rsidRPr="007E6574">
          <w:rPr>
            <w:rStyle w:val="Hipervnculo"/>
            <w:noProof/>
          </w:rPr>
          <w:t>2.</w:t>
        </w:r>
        <w:r w:rsidR="00566798">
          <w:rPr>
            <w:rFonts w:eastAsiaTheme="minorEastAsia" w:cstheme="minorBidi"/>
            <w:noProof/>
            <w:kern w:val="2"/>
            <w14:ligatures w14:val="standardContextual"/>
          </w:rPr>
          <w:tab/>
        </w:r>
        <w:r w:rsidR="00566798" w:rsidRPr="007E6574">
          <w:rPr>
            <w:rStyle w:val="Hipervnculo"/>
            <w:noProof/>
          </w:rPr>
          <w:t>Contexto y estado del arte</w:t>
        </w:r>
        <w:r w:rsidR="00566798">
          <w:rPr>
            <w:noProof/>
            <w:webHidden/>
          </w:rPr>
          <w:tab/>
        </w:r>
        <w:r w:rsidR="00566798">
          <w:rPr>
            <w:noProof/>
            <w:webHidden/>
          </w:rPr>
          <w:fldChar w:fldCharType="begin"/>
        </w:r>
        <w:r w:rsidR="00566798">
          <w:rPr>
            <w:noProof/>
            <w:webHidden/>
          </w:rPr>
          <w:instrText xml:space="preserve"> PAGEREF _Toc167901443 \h </w:instrText>
        </w:r>
        <w:r w:rsidR="00566798">
          <w:rPr>
            <w:noProof/>
            <w:webHidden/>
          </w:rPr>
        </w:r>
        <w:r w:rsidR="00566798">
          <w:rPr>
            <w:noProof/>
            <w:webHidden/>
          </w:rPr>
          <w:fldChar w:fldCharType="separate"/>
        </w:r>
        <w:r w:rsidR="00566798">
          <w:rPr>
            <w:noProof/>
            <w:webHidden/>
          </w:rPr>
          <w:t>6</w:t>
        </w:r>
        <w:r w:rsidR="00566798">
          <w:rPr>
            <w:noProof/>
            <w:webHidden/>
          </w:rPr>
          <w:fldChar w:fldCharType="end"/>
        </w:r>
      </w:hyperlink>
    </w:p>
    <w:p w14:paraId="25519252" w14:textId="1E7E7DA3"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44" w:history="1">
        <w:r w:rsidR="00566798" w:rsidRPr="007E6574">
          <w:rPr>
            <w:rStyle w:val="Hipervnculo"/>
            <w:noProof/>
          </w:rPr>
          <w:t>2.1.</w:t>
        </w:r>
        <w:r w:rsidR="00566798">
          <w:rPr>
            <w:rFonts w:eastAsiaTheme="minorEastAsia" w:cstheme="minorBidi"/>
            <w:noProof/>
            <w:kern w:val="2"/>
            <w14:ligatures w14:val="standardContextual"/>
          </w:rPr>
          <w:tab/>
        </w:r>
        <w:r w:rsidR="00566798" w:rsidRPr="007E6574">
          <w:rPr>
            <w:rStyle w:val="Hipervnculo"/>
            <w:noProof/>
          </w:rPr>
          <w:t>Contexto del problema</w:t>
        </w:r>
        <w:r w:rsidR="00566798">
          <w:rPr>
            <w:noProof/>
            <w:webHidden/>
          </w:rPr>
          <w:tab/>
        </w:r>
        <w:r w:rsidR="00566798">
          <w:rPr>
            <w:noProof/>
            <w:webHidden/>
          </w:rPr>
          <w:fldChar w:fldCharType="begin"/>
        </w:r>
        <w:r w:rsidR="00566798">
          <w:rPr>
            <w:noProof/>
            <w:webHidden/>
          </w:rPr>
          <w:instrText xml:space="preserve"> PAGEREF _Toc167901444 \h </w:instrText>
        </w:r>
        <w:r w:rsidR="00566798">
          <w:rPr>
            <w:noProof/>
            <w:webHidden/>
          </w:rPr>
        </w:r>
        <w:r w:rsidR="00566798">
          <w:rPr>
            <w:noProof/>
            <w:webHidden/>
          </w:rPr>
          <w:fldChar w:fldCharType="separate"/>
        </w:r>
        <w:r w:rsidR="00566798">
          <w:rPr>
            <w:noProof/>
            <w:webHidden/>
          </w:rPr>
          <w:t>6</w:t>
        </w:r>
        <w:r w:rsidR="00566798">
          <w:rPr>
            <w:noProof/>
            <w:webHidden/>
          </w:rPr>
          <w:fldChar w:fldCharType="end"/>
        </w:r>
      </w:hyperlink>
    </w:p>
    <w:p w14:paraId="456712BB" w14:textId="3AF3445C"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45" w:history="1">
        <w:r w:rsidR="00566798" w:rsidRPr="007E6574">
          <w:rPr>
            <w:rStyle w:val="Hipervnculo"/>
            <w:noProof/>
          </w:rPr>
          <w:t>2.2.</w:t>
        </w:r>
        <w:r w:rsidR="00566798">
          <w:rPr>
            <w:rFonts w:eastAsiaTheme="minorEastAsia" w:cstheme="minorBidi"/>
            <w:noProof/>
            <w:kern w:val="2"/>
            <w14:ligatures w14:val="standardContextual"/>
          </w:rPr>
          <w:tab/>
        </w:r>
        <w:r w:rsidR="00566798" w:rsidRPr="007E6574">
          <w:rPr>
            <w:rStyle w:val="Hipervnculo"/>
            <w:noProof/>
          </w:rPr>
          <w:t>Estado del arte de herramientas similares existentes</w:t>
        </w:r>
        <w:r w:rsidR="00566798">
          <w:rPr>
            <w:noProof/>
            <w:webHidden/>
          </w:rPr>
          <w:tab/>
        </w:r>
        <w:r w:rsidR="00566798">
          <w:rPr>
            <w:noProof/>
            <w:webHidden/>
          </w:rPr>
          <w:fldChar w:fldCharType="begin"/>
        </w:r>
        <w:r w:rsidR="00566798">
          <w:rPr>
            <w:noProof/>
            <w:webHidden/>
          </w:rPr>
          <w:instrText xml:space="preserve"> PAGEREF _Toc167901445 \h </w:instrText>
        </w:r>
        <w:r w:rsidR="00566798">
          <w:rPr>
            <w:noProof/>
            <w:webHidden/>
          </w:rPr>
        </w:r>
        <w:r w:rsidR="00566798">
          <w:rPr>
            <w:noProof/>
            <w:webHidden/>
          </w:rPr>
          <w:fldChar w:fldCharType="separate"/>
        </w:r>
        <w:r w:rsidR="00566798">
          <w:rPr>
            <w:noProof/>
            <w:webHidden/>
          </w:rPr>
          <w:t>6</w:t>
        </w:r>
        <w:r w:rsidR="00566798">
          <w:rPr>
            <w:noProof/>
            <w:webHidden/>
          </w:rPr>
          <w:fldChar w:fldCharType="end"/>
        </w:r>
      </w:hyperlink>
    </w:p>
    <w:p w14:paraId="1E465997" w14:textId="26056A60"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46" w:history="1">
        <w:r w:rsidR="00566798" w:rsidRPr="007E6574">
          <w:rPr>
            <w:rStyle w:val="Hipervnculo"/>
            <w:noProof/>
          </w:rPr>
          <w:t>2.2.1.</w:t>
        </w:r>
        <w:r w:rsidR="00566798">
          <w:rPr>
            <w:rFonts w:eastAsiaTheme="minorEastAsia" w:cstheme="minorBidi"/>
            <w:noProof/>
            <w:kern w:val="2"/>
            <w14:ligatures w14:val="standardContextual"/>
          </w:rPr>
          <w:tab/>
        </w:r>
        <w:r w:rsidR="00566798" w:rsidRPr="007E6574">
          <w:rPr>
            <w:rStyle w:val="Hipervnculo"/>
            <w:noProof/>
          </w:rPr>
          <w:t>MeteoRuta</w:t>
        </w:r>
        <w:r w:rsidR="00566798">
          <w:rPr>
            <w:noProof/>
            <w:webHidden/>
          </w:rPr>
          <w:tab/>
        </w:r>
        <w:r w:rsidR="00566798">
          <w:rPr>
            <w:noProof/>
            <w:webHidden/>
          </w:rPr>
          <w:fldChar w:fldCharType="begin"/>
        </w:r>
        <w:r w:rsidR="00566798">
          <w:rPr>
            <w:noProof/>
            <w:webHidden/>
          </w:rPr>
          <w:instrText xml:space="preserve"> PAGEREF _Toc167901446 \h </w:instrText>
        </w:r>
        <w:r w:rsidR="00566798">
          <w:rPr>
            <w:noProof/>
            <w:webHidden/>
          </w:rPr>
        </w:r>
        <w:r w:rsidR="00566798">
          <w:rPr>
            <w:noProof/>
            <w:webHidden/>
          </w:rPr>
          <w:fldChar w:fldCharType="separate"/>
        </w:r>
        <w:r w:rsidR="00566798">
          <w:rPr>
            <w:noProof/>
            <w:webHidden/>
          </w:rPr>
          <w:t>7</w:t>
        </w:r>
        <w:r w:rsidR="00566798">
          <w:rPr>
            <w:noProof/>
            <w:webHidden/>
          </w:rPr>
          <w:fldChar w:fldCharType="end"/>
        </w:r>
      </w:hyperlink>
    </w:p>
    <w:p w14:paraId="0BE7BE8A" w14:textId="1E6CEEF4"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47" w:history="1">
        <w:r w:rsidR="00566798" w:rsidRPr="007E6574">
          <w:rPr>
            <w:rStyle w:val="Hipervnculo"/>
            <w:noProof/>
          </w:rPr>
          <w:t>2.2.2.</w:t>
        </w:r>
        <w:r w:rsidR="00566798">
          <w:rPr>
            <w:rFonts w:eastAsiaTheme="minorEastAsia" w:cstheme="minorBidi"/>
            <w:noProof/>
            <w:kern w:val="2"/>
            <w14:ligatures w14:val="standardContextual"/>
          </w:rPr>
          <w:tab/>
        </w:r>
        <w:r w:rsidR="00566798" w:rsidRPr="007E6574">
          <w:rPr>
            <w:rStyle w:val="Hipervnculo"/>
            <w:noProof/>
          </w:rPr>
          <w:t>Comobity</w:t>
        </w:r>
        <w:r w:rsidR="00566798">
          <w:rPr>
            <w:noProof/>
            <w:webHidden/>
          </w:rPr>
          <w:tab/>
        </w:r>
        <w:r w:rsidR="00566798">
          <w:rPr>
            <w:noProof/>
            <w:webHidden/>
          </w:rPr>
          <w:fldChar w:fldCharType="begin"/>
        </w:r>
        <w:r w:rsidR="00566798">
          <w:rPr>
            <w:noProof/>
            <w:webHidden/>
          </w:rPr>
          <w:instrText xml:space="preserve"> PAGEREF _Toc167901447 \h </w:instrText>
        </w:r>
        <w:r w:rsidR="00566798">
          <w:rPr>
            <w:noProof/>
            <w:webHidden/>
          </w:rPr>
        </w:r>
        <w:r w:rsidR="00566798">
          <w:rPr>
            <w:noProof/>
            <w:webHidden/>
          </w:rPr>
          <w:fldChar w:fldCharType="separate"/>
        </w:r>
        <w:r w:rsidR="00566798">
          <w:rPr>
            <w:noProof/>
            <w:webHidden/>
          </w:rPr>
          <w:t>8</w:t>
        </w:r>
        <w:r w:rsidR="00566798">
          <w:rPr>
            <w:noProof/>
            <w:webHidden/>
          </w:rPr>
          <w:fldChar w:fldCharType="end"/>
        </w:r>
      </w:hyperlink>
    </w:p>
    <w:p w14:paraId="54856EF3" w14:textId="2795866C"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48" w:history="1">
        <w:r w:rsidR="00566798" w:rsidRPr="007E6574">
          <w:rPr>
            <w:rStyle w:val="Hipervnculo"/>
            <w:noProof/>
          </w:rPr>
          <w:t>2.2.3.</w:t>
        </w:r>
        <w:r w:rsidR="00566798">
          <w:rPr>
            <w:rFonts w:eastAsiaTheme="minorEastAsia" w:cstheme="minorBidi"/>
            <w:noProof/>
            <w:kern w:val="2"/>
            <w14:ligatures w14:val="standardContextual"/>
          </w:rPr>
          <w:tab/>
        </w:r>
        <w:r w:rsidR="00566798" w:rsidRPr="007E6574">
          <w:rPr>
            <w:rStyle w:val="Hipervnculo"/>
            <w:noProof/>
          </w:rPr>
          <w:t>TuTiempo.net</w:t>
        </w:r>
        <w:r w:rsidR="00566798">
          <w:rPr>
            <w:noProof/>
            <w:webHidden/>
          </w:rPr>
          <w:tab/>
        </w:r>
        <w:r w:rsidR="00566798">
          <w:rPr>
            <w:noProof/>
            <w:webHidden/>
          </w:rPr>
          <w:fldChar w:fldCharType="begin"/>
        </w:r>
        <w:r w:rsidR="00566798">
          <w:rPr>
            <w:noProof/>
            <w:webHidden/>
          </w:rPr>
          <w:instrText xml:space="preserve"> PAGEREF _Toc167901448 \h </w:instrText>
        </w:r>
        <w:r w:rsidR="00566798">
          <w:rPr>
            <w:noProof/>
            <w:webHidden/>
          </w:rPr>
        </w:r>
        <w:r w:rsidR="00566798">
          <w:rPr>
            <w:noProof/>
            <w:webHidden/>
          </w:rPr>
          <w:fldChar w:fldCharType="separate"/>
        </w:r>
        <w:r w:rsidR="00566798">
          <w:rPr>
            <w:noProof/>
            <w:webHidden/>
          </w:rPr>
          <w:t>9</w:t>
        </w:r>
        <w:r w:rsidR="00566798">
          <w:rPr>
            <w:noProof/>
            <w:webHidden/>
          </w:rPr>
          <w:fldChar w:fldCharType="end"/>
        </w:r>
      </w:hyperlink>
    </w:p>
    <w:p w14:paraId="1DFE50AC" w14:textId="037F1EA9"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49" w:history="1">
        <w:r w:rsidR="00566798" w:rsidRPr="007E6574">
          <w:rPr>
            <w:rStyle w:val="Hipervnculo"/>
            <w:noProof/>
          </w:rPr>
          <w:t>2.2.4.</w:t>
        </w:r>
        <w:r w:rsidR="00566798">
          <w:rPr>
            <w:rFonts w:eastAsiaTheme="minorEastAsia" w:cstheme="minorBidi"/>
            <w:noProof/>
            <w:kern w:val="2"/>
            <w14:ligatures w14:val="standardContextual"/>
          </w:rPr>
          <w:tab/>
        </w:r>
        <w:r w:rsidR="00566798" w:rsidRPr="007E6574">
          <w:rPr>
            <w:rStyle w:val="Hipervnculo"/>
            <w:noProof/>
          </w:rPr>
          <w:t>Flare</w:t>
        </w:r>
        <w:r w:rsidR="00566798">
          <w:rPr>
            <w:noProof/>
            <w:webHidden/>
          </w:rPr>
          <w:tab/>
        </w:r>
        <w:r w:rsidR="00566798">
          <w:rPr>
            <w:noProof/>
            <w:webHidden/>
          </w:rPr>
          <w:fldChar w:fldCharType="begin"/>
        </w:r>
        <w:r w:rsidR="00566798">
          <w:rPr>
            <w:noProof/>
            <w:webHidden/>
          </w:rPr>
          <w:instrText xml:space="preserve"> PAGEREF _Toc167901449 \h </w:instrText>
        </w:r>
        <w:r w:rsidR="00566798">
          <w:rPr>
            <w:noProof/>
            <w:webHidden/>
          </w:rPr>
        </w:r>
        <w:r w:rsidR="00566798">
          <w:rPr>
            <w:noProof/>
            <w:webHidden/>
          </w:rPr>
          <w:fldChar w:fldCharType="separate"/>
        </w:r>
        <w:r w:rsidR="00566798">
          <w:rPr>
            <w:noProof/>
            <w:webHidden/>
          </w:rPr>
          <w:t>10</w:t>
        </w:r>
        <w:r w:rsidR="00566798">
          <w:rPr>
            <w:noProof/>
            <w:webHidden/>
          </w:rPr>
          <w:fldChar w:fldCharType="end"/>
        </w:r>
      </w:hyperlink>
    </w:p>
    <w:p w14:paraId="40699BA5" w14:textId="16D6664C"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50" w:history="1">
        <w:r w:rsidR="00566798" w:rsidRPr="007E6574">
          <w:rPr>
            <w:rStyle w:val="Hipervnculo"/>
            <w:noProof/>
          </w:rPr>
          <w:t>2.3.</w:t>
        </w:r>
        <w:r w:rsidR="00566798">
          <w:rPr>
            <w:rFonts w:eastAsiaTheme="minorEastAsia" w:cstheme="minorBidi"/>
            <w:noProof/>
            <w:kern w:val="2"/>
            <w14:ligatures w14:val="standardContextual"/>
          </w:rPr>
          <w:tab/>
        </w:r>
        <w:r w:rsidR="00566798" w:rsidRPr="007E6574">
          <w:rPr>
            <w:rStyle w:val="Hipervnculo"/>
            <w:noProof/>
          </w:rPr>
          <w:t>Estado del arte de las tecnologías a utilizar</w:t>
        </w:r>
        <w:r w:rsidR="00566798">
          <w:rPr>
            <w:noProof/>
            <w:webHidden/>
          </w:rPr>
          <w:tab/>
        </w:r>
        <w:r w:rsidR="00566798">
          <w:rPr>
            <w:noProof/>
            <w:webHidden/>
          </w:rPr>
          <w:fldChar w:fldCharType="begin"/>
        </w:r>
        <w:r w:rsidR="00566798">
          <w:rPr>
            <w:noProof/>
            <w:webHidden/>
          </w:rPr>
          <w:instrText xml:space="preserve"> PAGEREF _Toc167901450 \h </w:instrText>
        </w:r>
        <w:r w:rsidR="00566798">
          <w:rPr>
            <w:noProof/>
            <w:webHidden/>
          </w:rPr>
        </w:r>
        <w:r w:rsidR="00566798">
          <w:rPr>
            <w:noProof/>
            <w:webHidden/>
          </w:rPr>
          <w:fldChar w:fldCharType="separate"/>
        </w:r>
        <w:r w:rsidR="00566798">
          <w:rPr>
            <w:noProof/>
            <w:webHidden/>
          </w:rPr>
          <w:t>11</w:t>
        </w:r>
        <w:r w:rsidR="00566798">
          <w:rPr>
            <w:noProof/>
            <w:webHidden/>
          </w:rPr>
          <w:fldChar w:fldCharType="end"/>
        </w:r>
      </w:hyperlink>
    </w:p>
    <w:p w14:paraId="2E84D585" w14:textId="2D55F4C0"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51" w:history="1">
        <w:r w:rsidR="00566798" w:rsidRPr="007E6574">
          <w:rPr>
            <w:rStyle w:val="Hipervnculo"/>
            <w:noProof/>
          </w:rPr>
          <w:t>2.3.1.</w:t>
        </w:r>
        <w:r w:rsidR="00566798">
          <w:rPr>
            <w:rFonts w:eastAsiaTheme="minorEastAsia" w:cstheme="minorBidi"/>
            <w:noProof/>
            <w:kern w:val="2"/>
            <w14:ligatures w14:val="standardContextual"/>
          </w:rPr>
          <w:tab/>
        </w:r>
        <w:r w:rsidR="00566798" w:rsidRPr="007E6574">
          <w:rPr>
            <w:rStyle w:val="Hipervnculo"/>
            <w:noProof/>
          </w:rPr>
          <w:t>Recogida de datos</w:t>
        </w:r>
        <w:r w:rsidR="00566798">
          <w:rPr>
            <w:noProof/>
            <w:webHidden/>
          </w:rPr>
          <w:tab/>
        </w:r>
        <w:r w:rsidR="00566798">
          <w:rPr>
            <w:noProof/>
            <w:webHidden/>
          </w:rPr>
          <w:fldChar w:fldCharType="begin"/>
        </w:r>
        <w:r w:rsidR="00566798">
          <w:rPr>
            <w:noProof/>
            <w:webHidden/>
          </w:rPr>
          <w:instrText xml:space="preserve"> PAGEREF _Toc167901451 \h </w:instrText>
        </w:r>
        <w:r w:rsidR="00566798">
          <w:rPr>
            <w:noProof/>
            <w:webHidden/>
          </w:rPr>
        </w:r>
        <w:r w:rsidR="00566798">
          <w:rPr>
            <w:noProof/>
            <w:webHidden/>
          </w:rPr>
          <w:fldChar w:fldCharType="separate"/>
        </w:r>
        <w:r w:rsidR="00566798">
          <w:rPr>
            <w:noProof/>
            <w:webHidden/>
          </w:rPr>
          <w:t>11</w:t>
        </w:r>
        <w:r w:rsidR="00566798">
          <w:rPr>
            <w:noProof/>
            <w:webHidden/>
          </w:rPr>
          <w:fldChar w:fldCharType="end"/>
        </w:r>
      </w:hyperlink>
    </w:p>
    <w:p w14:paraId="39001B38" w14:textId="424CA657"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52" w:history="1">
        <w:r w:rsidR="00566798" w:rsidRPr="007E6574">
          <w:rPr>
            <w:rStyle w:val="Hipervnculo"/>
            <w:noProof/>
          </w:rPr>
          <w:t>2.3.2.</w:t>
        </w:r>
        <w:r w:rsidR="00566798">
          <w:rPr>
            <w:rFonts w:eastAsiaTheme="minorEastAsia" w:cstheme="minorBidi"/>
            <w:noProof/>
            <w:kern w:val="2"/>
            <w14:ligatures w14:val="standardContextual"/>
          </w:rPr>
          <w:tab/>
        </w:r>
        <w:r w:rsidR="00566798" w:rsidRPr="007E6574">
          <w:rPr>
            <w:rStyle w:val="Hipervnculo"/>
            <w:noProof/>
          </w:rPr>
          <w:t>Limpieza y procesamiento de datos</w:t>
        </w:r>
        <w:r w:rsidR="00566798">
          <w:rPr>
            <w:noProof/>
            <w:webHidden/>
          </w:rPr>
          <w:tab/>
        </w:r>
        <w:r w:rsidR="00566798">
          <w:rPr>
            <w:noProof/>
            <w:webHidden/>
          </w:rPr>
          <w:fldChar w:fldCharType="begin"/>
        </w:r>
        <w:r w:rsidR="00566798">
          <w:rPr>
            <w:noProof/>
            <w:webHidden/>
          </w:rPr>
          <w:instrText xml:space="preserve"> PAGEREF _Toc167901452 \h </w:instrText>
        </w:r>
        <w:r w:rsidR="00566798">
          <w:rPr>
            <w:noProof/>
            <w:webHidden/>
          </w:rPr>
        </w:r>
        <w:r w:rsidR="00566798">
          <w:rPr>
            <w:noProof/>
            <w:webHidden/>
          </w:rPr>
          <w:fldChar w:fldCharType="separate"/>
        </w:r>
        <w:r w:rsidR="00566798">
          <w:rPr>
            <w:noProof/>
            <w:webHidden/>
          </w:rPr>
          <w:t>12</w:t>
        </w:r>
        <w:r w:rsidR="00566798">
          <w:rPr>
            <w:noProof/>
            <w:webHidden/>
          </w:rPr>
          <w:fldChar w:fldCharType="end"/>
        </w:r>
      </w:hyperlink>
    </w:p>
    <w:p w14:paraId="54210D42" w14:textId="18004CF0"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53" w:history="1">
        <w:r w:rsidR="00566798" w:rsidRPr="007E6574">
          <w:rPr>
            <w:rStyle w:val="Hipervnculo"/>
            <w:noProof/>
          </w:rPr>
          <w:t>2.3.3.</w:t>
        </w:r>
        <w:r w:rsidR="00566798">
          <w:rPr>
            <w:rFonts w:eastAsiaTheme="minorEastAsia" w:cstheme="minorBidi"/>
            <w:noProof/>
            <w:kern w:val="2"/>
            <w14:ligatures w14:val="standardContextual"/>
          </w:rPr>
          <w:tab/>
        </w:r>
        <w:r w:rsidR="00566798" w:rsidRPr="007E6574">
          <w:rPr>
            <w:rStyle w:val="Hipervnculo"/>
            <w:noProof/>
          </w:rPr>
          <w:t>Almacenamiento de datos</w:t>
        </w:r>
        <w:r w:rsidR="00566798">
          <w:rPr>
            <w:noProof/>
            <w:webHidden/>
          </w:rPr>
          <w:tab/>
        </w:r>
        <w:r w:rsidR="00566798">
          <w:rPr>
            <w:noProof/>
            <w:webHidden/>
          </w:rPr>
          <w:fldChar w:fldCharType="begin"/>
        </w:r>
        <w:r w:rsidR="00566798">
          <w:rPr>
            <w:noProof/>
            <w:webHidden/>
          </w:rPr>
          <w:instrText xml:space="preserve"> PAGEREF _Toc167901453 \h </w:instrText>
        </w:r>
        <w:r w:rsidR="00566798">
          <w:rPr>
            <w:noProof/>
            <w:webHidden/>
          </w:rPr>
        </w:r>
        <w:r w:rsidR="00566798">
          <w:rPr>
            <w:noProof/>
            <w:webHidden/>
          </w:rPr>
          <w:fldChar w:fldCharType="separate"/>
        </w:r>
        <w:r w:rsidR="00566798">
          <w:rPr>
            <w:noProof/>
            <w:webHidden/>
          </w:rPr>
          <w:t>13</w:t>
        </w:r>
        <w:r w:rsidR="00566798">
          <w:rPr>
            <w:noProof/>
            <w:webHidden/>
          </w:rPr>
          <w:fldChar w:fldCharType="end"/>
        </w:r>
      </w:hyperlink>
    </w:p>
    <w:p w14:paraId="1306759F" w14:textId="3A89971F"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54" w:history="1">
        <w:r w:rsidR="00566798" w:rsidRPr="007E6574">
          <w:rPr>
            <w:rStyle w:val="Hipervnculo"/>
            <w:noProof/>
          </w:rPr>
          <w:t>2.3.4.</w:t>
        </w:r>
        <w:r w:rsidR="00566798">
          <w:rPr>
            <w:rFonts w:eastAsiaTheme="minorEastAsia" w:cstheme="minorBidi"/>
            <w:noProof/>
            <w:kern w:val="2"/>
            <w14:ligatures w14:val="standardContextual"/>
          </w:rPr>
          <w:tab/>
        </w:r>
        <w:r w:rsidR="00566798" w:rsidRPr="007E6574">
          <w:rPr>
            <w:rStyle w:val="Hipervnculo"/>
            <w:noProof/>
          </w:rPr>
          <w:t>Análisis de datos</w:t>
        </w:r>
        <w:r w:rsidR="00566798">
          <w:rPr>
            <w:noProof/>
            <w:webHidden/>
          </w:rPr>
          <w:tab/>
        </w:r>
        <w:r w:rsidR="00566798">
          <w:rPr>
            <w:noProof/>
            <w:webHidden/>
          </w:rPr>
          <w:fldChar w:fldCharType="begin"/>
        </w:r>
        <w:r w:rsidR="00566798">
          <w:rPr>
            <w:noProof/>
            <w:webHidden/>
          </w:rPr>
          <w:instrText xml:space="preserve"> PAGEREF _Toc167901454 \h </w:instrText>
        </w:r>
        <w:r w:rsidR="00566798">
          <w:rPr>
            <w:noProof/>
            <w:webHidden/>
          </w:rPr>
        </w:r>
        <w:r w:rsidR="00566798">
          <w:rPr>
            <w:noProof/>
            <w:webHidden/>
          </w:rPr>
          <w:fldChar w:fldCharType="separate"/>
        </w:r>
        <w:r w:rsidR="00566798">
          <w:rPr>
            <w:noProof/>
            <w:webHidden/>
          </w:rPr>
          <w:t>14</w:t>
        </w:r>
        <w:r w:rsidR="00566798">
          <w:rPr>
            <w:noProof/>
            <w:webHidden/>
          </w:rPr>
          <w:fldChar w:fldCharType="end"/>
        </w:r>
      </w:hyperlink>
    </w:p>
    <w:p w14:paraId="79DB03AA" w14:textId="16F4ABDA"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55" w:history="1">
        <w:r w:rsidR="00566798" w:rsidRPr="007E6574">
          <w:rPr>
            <w:rStyle w:val="Hipervnculo"/>
            <w:noProof/>
          </w:rPr>
          <w:t>2.3.5.</w:t>
        </w:r>
        <w:r w:rsidR="00566798">
          <w:rPr>
            <w:rFonts w:eastAsiaTheme="minorEastAsia" w:cstheme="minorBidi"/>
            <w:noProof/>
            <w:kern w:val="2"/>
            <w14:ligatures w14:val="standardContextual"/>
          </w:rPr>
          <w:tab/>
        </w:r>
        <w:r w:rsidR="00566798" w:rsidRPr="007E6574">
          <w:rPr>
            <w:rStyle w:val="Hipervnculo"/>
            <w:noProof/>
          </w:rPr>
          <w:t>Visualización de datos</w:t>
        </w:r>
        <w:r w:rsidR="00566798">
          <w:rPr>
            <w:noProof/>
            <w:webHidden/>
          </w:rPr>
          <w:tab/>
        </w:r>
        <w:r w:rsidR="00566798">
          <w:rPr>
            <w:noProof/>
            <w:webHidden/>
          </w:rPr>
          <w:fldChar w:fldCharType="begin"/>
        </w:r>
        <w:r w:rsidR="00566798">
          <w:rPr>
            <w:noProof/>
            <w:webHidden/>
          </w:rPr>
          <w:instrText xml:space="preserve"> PAGEREF _Toc167901455 \h </w:instrText>
        </w:r>
        <w:r w:rsidR="00566798">
          <w:rPr>
            <w:noProof/>
            <w:webHidden/>
          </w:rPr>
        </w:r>
        <w:r w:rsidR="00566798">
          <w:rPr>
            <w:noProof/>
            <w:webHidden/>
          </w:rPr>
          <w:fldChar w:fldCharType="separate"/>
        </w:r>
        <w:r w:rsidR="00566798">
          <w:rPr>
            <w:noProof/>
            <w:webHidden/>
          </w:rPr>
          <w:t>15</w:t>
        </w:r>
        <w:r w:rsidR="00566798">
          <w:rPr>
            <w:noProof/>
            <w:webHidden/>
          </w:rPr>
          <w:fldChar w:fldCharType="end"/>
        </w:r>
      </w:hyperlink>
    </w:p>
    <w:p w14:paraId="622885B8" w14:textId="40B9C8B0"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56" w:history="1">
        <w:r w:rsidR="00566798" w:rsidRPr="007E6574">
          <w:rPr>
            <w:rStyle w:val="Hipervnculo"/>
            <w:noProof/>
          </w:rPr>
          <w:t>2.4.</w:t>
        </w:r>
        <w:r w:rsidR="00566798">
          <w:rPr>
            <w:rFonts w:eastAsiaTheme="minorEastAsia" w:cstheme="minorBidi"/>
            <w:noProof/>
            <w:kern w:val="2"/>
            <w14:ligatures w14:val="standardContextual"/>
          </w:rPr>
          <w:tab/>
        </w:r>
        <w:r w:rsidR="00566798" w:rsidRPr="007E6574">
          <w:rPr>
            <w:rStyle w:val="Hipervnculo"/>
            <w:noProof/>
          </w:rPr>
          <w:t>Conclusiones</w:t>
        </w:r>
        <w:r w:rsidR="00566798">
          <w:rPr>
            <w:noProof/>
            <w:webHidden/>
          </w:rPr>
          <w:tab/>
        </w:r>
        <w:r w:rsidR="00566798">
          <w:rPr>
            <w:noProof/>
            <w:webHidden/>
          </w:rPr>
          <w:fldChar w:fldCharType="begin"/>
        </w:r>
        <w:r w:rsidR="00566798">
          <w:rPr>
            <w:noProof/>
            <w:webHidden/>
          </w:rPr>
          <w:instrText xml:space="preserve"> PAGEREF _Toc167901456 \h </w:instrText>
        </w:r>
        <w:r w:rsidR="00566798">
          <w:rPr>
            <w:noProof/>
            <w:webHidden/>
          </w:rPr>
        </w:r>
        <w:r w:rsidR="00566798">
          <w:rPr>
            <w:noProof/>
            <w:webHidden/>
          </w:rPr>
          <w:fldChar w:fldCharType="separate"/>
        </w:r>
        <w:r w:rsidR="00566798">
          <w:rPr>
            <w:noProof/>
            <w:webHidden/>
          </w:rPr>
          <w:t>17</w:t>
        </w:r>
        <w:r w:rsidR="00566798">
          <w:rPr>
            <w:noProof/>
            <w:webHidden/>
          </w:rPr>
          <w:fldChar w:fldCharType="end"/>
        </w:r>
      </w:hyperlink>
    </w:p>
    <w:p w14:paraId="479ED283" w14:textId="37F156B0"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57" w:history="1">
        <w:r w:rsidR="00566798" w:rsidRPr="007E6574">
          <w:rPr>
            <w:rStyle w:val="Hipervnculo"/>
            <w:noProof/>
          </w:rPr>
          <w:t>3.</w:t>
        </w:r>
        <w:r w:rsidR="00566798">
          <w:rPr>
            <w:rFonts w:eastAsiaTheme="minorEastAsia" w:cstheme="minorBidi"/>
            <w:noProof/>
            <w:kern w:val="2"/>
            <w14:ligatures w14:val="standardContextual"/>
          </w:rPr>
          <w:tab/>
        </w:r>
        <w:r w:rsidR="00566798" w:rsidRPr="007E6574">
          <w:rPr>
            <w:rStyle w:val="Hipervnculo"/>
            <w:noProof/>
          </w:rPr>
          <w:t>Objetivos concretos y alcance</w:t>
        </w:r>
        <w:r w:rsidR="00566798">
          <w:rPr>
            <w:noProof/>
            <w:webHidden/>
          </w:rPr>
          <w:tab/>
        </w:r>
        <w:r w:rsidR="00566798">
          <w:rPr>
            <w:noProof/>
            <w:webHidden/>
          </w:rPr>
          <w:fldChar w:fldCharType="begin"/>
        </w:r>
        <w:r w:rsidR="00566798">
          <w:rPr>
            <w:noProof/>
            <w:webHidden/>
          </w:rPr>
          <w:instrText xml:space="preserve"> PAGEREF _Toc167901457 \h </w:instrText>
        </w:r>
        <w:r w:rsidR="00566798">
          <w:rPr>
            <w:noProof/>
            <w:webHidden/>
          </w:rPr>
        </w:r>
        <w:r w:rsidR="00566798">
          <w:rPr>
            <w:noProof/>
            <w:webHidden/>
          </w:rPr>
          <w:fldChar w:fldCharType="separate"/>
        </w:r>
        <w:r w:rsidR="00566798">
          <w:rPr>
            <w:noProof/>
            <w:webHidden/>
          </w:rPr>
          <w:t>19</w:t>
        </w:r>
        <w:r w:rsidR="00566798">
          <w:rPr>
            <w:noProof/>
            <w:webHidden/>
          </w:rPr>
          <w:fldChar w:fldCharType="end"/>
        </w:r>
      </w:hyperlink>
    </w:p>
    <w:p w14:paraId="32FED04B" w14:textId="0B0207C8"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58" w:history="1">
        <w:r w:rsidR="00566798" w:rsidRPr="007E6574">
          <w:rPr>
            <w:rStyle w:val="Hipervnculo"/>
            <w:noProof/>
          </w:rPr>
          <w:t>3.1.</w:t>
        </w:r>
        <w:r w:rsidR="00566798">
          <w:rPr>
            <w:rFonts w:eastAsiaTheme="minorEastAsia" w:cstheme="minorBidi"/>
            <w:noProof/>
            <w:kern w:val="2"/>
            <w14:ligatures w14:val="standardContextual"/>
          </w:rPr>
          <w:tab/>
        </w:r>
        <w:r w:rsidR="00566798" w:rsidRPr="007E6574">
          <w:rPr>
            <w:rStyle w:val="Hipervnculo"/>
            <w:noProof/>
          </w:rPr>
          <w:t>Objetivo general</w:t>
        </w:r>
        <w:r w:rsidR="00566798">
          <w:rPr>
            <w:noProof/>
            <w:webHidden/>
          </w:rPr>
          <w:tab/>
        </w:r>
        <w:r w:rsidR="00566798">
          <w:rPr>
            <w:noProof/>
            <w:webHidden/>
          </w:rPr>
          <w:fldChar w:fldCharType="begin"/>
        </w:r>
        <w:r w:rsidR="00566798">
          <w:rPr>
            <w:noProof/>
            <w:webHidden/>
          </w:rPr>
          <w:instrText xml:space="preserve"> PAGEREF _Toc167901458 \h </w:instrText>
        </w:r>
        <w:r w:rsidR="00566798">
          <w:rPr>
            <w:noProof/>
            <w:webHidden/>
          </w:rPr>
        </w:r>
        <w:r w:rsidR="00566798">
          <w:rPr>
            <w:noProof/>
            <w:webHidden/>
          </w:rPr>
          <w:fldChar w:fldCharType="separate"/>
        </w:r>
        <w:r w:rsidR="00566798">
          <w:rPr>
            <w:noProof/>
            <w:webHidden/>
          </w:rPr>
          <w:t>19</w:t>
        </w:r>
        <w:r w:rsidR="00566798">
          <w:rPr>
            <w:noProof/>
            <w:webHidden/>
          </w:rPr>
          <w:fldChar w:fldCharType="end"/>
        </w:r>
      </w:hyperlink>
    </w:p>
    <w:p w14:paraId="7489ABE1" w14:textId="23686ACC"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59" w:history="1">
        <w:r w:rsidR="00566798" w:rsidRPr="007E6574">
          <w:rPr>
            <w:rStyle w:val="Hipervnculo"/>
            <w:noProof/>
          </w:rPr>
          <w:t>3.2.</w:t>
        </w:r>
        <w:r w:rsidR="00566798">
          <w:rPr>
            <w:rFonts w:eastAsiaTheme="minorEastAsia" w:cstheme="minorBidi"/>
            <w:noProof/>
            <w:kern w:val="2"/>
            <w14:ligatures w14:val="standardContextual"/>
          </w:rPr>
          <w:tab/>
        </w:r>
        <w:r w:rsidR="00566798" w:rsidRPr="007E6574">
          <w:rPr>
            <w:rStyle w:val="Hipervnculo"/>
            <w:noProof/>
          </w:rPr>
          <w:t>Objetivos específicos</w:t>
        </w:r>
        <w:r w:rsidR="00566798">
          <w:rPr>
            <w:noProof/>
            <w:webHidden/>
          </w:rPr>
          <w:tab/>
        </w:r>
        <w:r w:rsidR="00566798">
          <w:rPr>
            <w:noProof/>
            <w:webHidden/>
          </w:rPr>
          <w:fldChar w:fldCharType="begin"/>
        </w:r>
        <w:r w:rsidR="00566798">
          <w:rPr>
            <w:noProof/>
            <w:webHidden/>
          </w:rPr>
          <w:instrText xml:space="preserve"> PAGEREF _Toc167901459 \h </w:instrText>
        </w:r>
        <w:r w:rsidR="00566798">
          <w:rPr>
            <w:noProof/>
            <w:webHidden/>
          </w:rPr>
        </w:r>
        <w:r w:rsidR="00566798">
          <w:rPr>
            <w:noProof/>
            <w:webHidden/>
          </w:rPr>
          <w:fldChar w:fldCharType="separate"/>
        </w:r>
        <w:r w:rsidR="00566798">
          <w:rPr>
            <w:noProof/>
            <w:webHidden/>
          </w:rPr>
          <w:t>19</w:t>
        </w:r>
        <w:r w:rsidR="00566798">
          <w:rPr>
            <w:noProof/>
            <w:webHidden/>
          </w:rPr>
          <w:fldChar w:fldCharType="end"/>
        </w:r>
      </w:hyperlink>
    </w:p>
    <w:p w14:paraId="6093C063" w14:textId="055E9DF2"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0" w:history="1">
        <w:r w:rsidR="00566798" w:rsidRPr="007E6574">
          <w:rPr>
            <w:rStyle w:val="Hipervnculo"/>
            <w:noProof/>
          </w:rPr>
          <w:t>3.3.</w:t>
        </w:r>
        <w:r w:rsidR="00566798">
          <w:rPr>
            <w:rFonts w:eastAsiaTheme="minorEastAsia" w:cstheme="minorBidi"/>
            <w:noProof/>
            <w:kern w:val="2"/>
            <w14:ligatures w14:val="standardContextual"/>
          </w:rPr>
          <w:tab/>
        </w:r>
        <w:r w:rsidR="00566798" w:rsidRPr="007E6574">
          <w:rPr>
            <w:rStyle w:val="Hipervnculo"/>
            <w:noProof/>
          </w:rPr>
          <w:t>Alcance</w:t>
        </w:r>
        <w:r w:rsidR="00566798">
          <w:rPr>
            <w:noProof/>
            <w:webHidden/>
          </w:rPr>
          <w:tab/>
        </w:r>
        <w:r w:rsidR="00566798">
          <w:rPr>
            <w:noProof/>
            <w:webHidden/>
          </w:rPr>
          <w:fldChar w:fldCharType="begin"/>
        </w:r>
        <w:r w:rsidR="00566798">
          <w:rPr>
            <w:noProof/>
            <w:webHidden/>
          </w:rPr>
          <w:instrText xml:space="preserve"> PAGEREF _Toc167901460 \h </w:instrText>
        </w:r>
        <w:r w:rsidR="00566798">
          <w:rPr>
            <w:noProof/>
            <w:webHidden/>
          </w:rPr>
        </w:r>
        <w:r w:rsidR="00566798">
          <w:rPr>
            <w:noProof/>
            <w:webHidden/>
          </w:rPr>
          <w:fldChar w:fldCharType="separate"/>
        </w:r>
        <w:r w:rsidR="00566798">
          <w:rPr>
            <w:noProof/>
            <w:webHidden/>
          </w:rPr>
          <w:t>20</w:t>
        </w:r>
        <w:r w:rsidR="00566798">
          <w:rPr>
            <w:noProof/>
            <w:webHidden/>
          </w:rPr>
          <w:fldChar w:fldCharType="end"/>
        </w:r>
      </w:hyperlink>
    </w:p>
    <w:p w14:paraId="1F48744D" w14:textId="078BB09E"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61" w:history="1">
        <w:r w:rsidR="00566798" w:rsidRPr="007E6574">
          <w:rPr>
            <w:rStyle w:val="Hipervnculo"/>
            <w:noProof/>
          </w:rPr>
          <w:t>4.</w:t>
        </w:r>
        <w:r w:rsidR="00566798">
          <w:rPr>
            <w:rFonts w:eastAsiaTheme="minorEastAsia" w:cstheme="minorBidi"/>
            <w:noProof/>
            <w:kern w:val="2"/>
            <w14:ligatures w14:val="standardContextual"/>
          </w:rPr>
          <w:tab/>
        </w:r>
        <w:r w:rsidR="00566798" w:rsidRPr="007E6574">
          <w:rPr>
            <w:rStyle w:val="Hipervnculo"/>
            <w:noProof/>
          </w:rPr>
          <w:t>Metodología de trabajo</w:t>
        </w:r>
        <w:r w:rsidR="00566798">
          <w:rPr>
            <w:noProof/>
            <w:webHidden/>
          </w:rPr>
          <w:tab/>
        </w:r>
        <w:r w:rsidR="00566798">
          <w:rPr>
            <w:noProof/>
            <w:webHidden/>
          </w:rPr>
          <w:fldChar w:fldCharType="begin"/>
        </w:r>
        <w:r w:rsidR="00566798">
          <w:rPr>
            <w:noProof/>
            <w:webHidden/>
          </w:rPr>
          <w:instrText xml:space="preserve"> PAGEREF _Toc167901461 \h </w:instrText>
        </w:r>
        <w:r w:rsidR="00566798">
          <w:rPr>
            <w:noProof/>
            <w:webHidden/>
          </w:rPr>
        </w:r>
        <w:r w:rsidR="00566798">
          <w:rPr>
            <w:noProof/>
            <w:webHidden/>
          </w:rPr>
          <w:fldChar w:fldCharType="separate"/>
        </w:r>
        <w:r w:rsidR="00566798">
          <w:rPr>
            <w:noProof/>
            <w:webHidden/>
          </w:rPr>
          <w:t>22</w:t>
        </w:r>
        <w:r w:rsidR="00566798">
          <w:rPr>
            <w:noProof/>
            <w:webHidden/>
          </w:rPr>
          <w:fldChar w:fldCharType="end"/>
        </w:r>
      </w:hyperlink>
    </w:p>
    <w:p w14:paraId="39A27BC0" w14:textId="14ACADE2"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62" w:history="1">
        <w:r w:rsidR="00566798" w:rsidRPr="007E6574">
          <w:rPr>
            <w:rStyle w:val="Hipervnculo"/>
            <w:noProof/>
          </w:rPr>
          <w:t>5.</w:t>
        </w:r>
        <w:r w:rsidR="00566798">
          <w:rPr>
            <w:rFonts w:eastAsiaTheme="minorEastAsia" w:cstheme="minorBidi"/>
            <w:noProof/>
            <w:kern w:val="2"/>
            <w14:ligatures w14:val="standardContextual"/>
          </w:rPr>
          <w:tab/>
        </w:r>
        <w:r w:rsidR="00566798" w:rsidRPr="007E6574">
          <w:rPr>
            <w:rStyle w:val="Hipervnculo"/>
            <w:noProof/>
          </w:rPr>
          <w:t>Marco normativo</w:t>
        </w:r>
        <w:r w:rsidR="00566798">
          <w:rPr>
            <w:noProof/>
            <w:webHidden/>
          </w:rPr>
          <w:tab/>
        </w:r>
        <w:r w:rsidR="00566798">
          <w:rPr>
            <w:noProof/>
            <w:webHidden/>
          </w:rPr>
          <w:fldChar w:fldCharType="begin"/>
        </w:r>
        <w:r w:rsidR="00566798">
          <w:rPr>
            <w:noProof/>
            <w:webHidden/>
          </w:rPr>
          <w:instrText xml:space="preserve"> PAGEREF _Toc167901462 \h </w:instrText>
        </w:r>
        <w:r w:rsidR="00566798">
          <w:rPr>
            <w:noProof/>
            <w:webHidden/>
          </w:rPr>
        </w:r>
        <w:r w:rsidR="00566798">
          <w:rPr>
            <w:noProof/>
            <w:webHidden/>
          </w:rPr>
          <w:fldChar w:fldCharType="separate"/>
        </w:r>
        <w:r w:rsidR="00566798">
          <w:rPr>
            <w:noProof/>
            <w:webHidden/>
          </w:rPr>
          <w:t>23</w:t>
        </w:r>
        <w:r w:rsidR="00566798">
          <w:rPr>
            <w:noProof/>
            <w:webHidden/>
          </w:rPr>
          <w:fldChar w:fldCharType="end"/>
        </w:r>
      </w:hyperlink>
    </w:p>
    <w:p w14:paraId="29723D0F" w14:textId="0F65DFA9"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63" w:history="1">
        <w:r w:rsidR="00566798" w:rsidRPr="007E6574">
          <w:rPr>
            <w:rStyle w:val="Hipervnculo"/>
            <w:noProof/>
          </w:rPr>
          <w:t>6.</w:t>
        </w:r>
        <w:r w:rsidR="00566798">
          <w:rPr>
            <w:rFonts w:eastAsiaTheme="minorEastAsia" w:cstheme="minorBidi"/>
            <w:noProof/>
            <w:kern w:val="2"/>
            <w14:ligatures w14:val="standardContextual"/>
          </w:rPr>
          <w:tab/>
        </w:r>
        <w:r w:rsidR="00566798" w:rsidRPr="007E6574">
          <w:rPr>
            <w:rStyle w:val="Hipervnculo"/>
            <w:noProof/>
          </w:rPr>
          <w:t>Desarrollo específico de la contribución</w:t>
        </w:r>
        <w:r w:rsidR="00566798">
          <w:rPr>
            <w:noProof/>
            <w:webHidden/>
          </w:rPr>
          <w:tab/>
        </w:r>
        <w:r w:rsidR="00566798">
          <w:rPr>
            <w:noProof/>
            <w:webHidden/>
          </w:rPr>
          <w:fldChar w:fldCharType="begin"/>
        </w:r>
        <w:r w:rsidR="00566798">
          <w:rPr>
            <w:noProof/>
            <w:webHidden/>
          </w:rPr>
          <w:instrText xml:space="preserve"> PAGEREF _Toc167901463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1E9D26CB" w14:textId="2097B5CE"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4" w:history="1">
        <w:r w:rsidR="00566798" w:rsidRPr="007E6574">
          <w:rPr>
            <w:rStyle w:val="Hipervnculo"/>
            <w:noProof/>
          </w:rPr>
          <w:t>6.1.</w:t>
        </w:r>
        <w:r w:rsidR="00566798">
          <w:rPr>
            <w:rFonts w:eastAsiaTheme="minorEastAsia" w:cstheme="minorBidi"/>
            <w:noProof/>
            <w:kern w:val="2"/>
            <w14:ligatures w14:val="standardContextual"/>
          </w:rPr>
          <w:tab/>
        </w:r>
        <w:r w:rsidR="00566798" w:rsidRPr="007E6574">
          <w:rPr>
            <w:rStyle w:val="Hipervnculo"/>
            <w:noProof/>
          </w:rPr>
          <w:t>Captura y procesamiento de datos</w:t>
        </w:r>
        <w:r w:rsidR="00566798">
          <w:rPr>
            <w:noProof/>
            <w:webHidden/>
          </w:rPr>
          <w:tab/>
        </w:r>
        <w:r w:rsidR="00566798">
          <w:rPr>
            <w:noProof/>
            <w:webHidden/>
          </w:rPr>
          <w:fldChar w:fldCharType="begin"/>
        </w:r>
        <w:r w:rsidR="00566798">
          <w:rPr>
            <w:noProof/>
            <w:webHidden/>
          </w:rPr>
          <w:instrText xml:space="preserve"> PAGEREF _Toc167901464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0DE5F205" w14:textId="645D56F2"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5" w:history="1">
        <w:r w:rsidR="00566798" w:rsidRPr="007E6574">
          <w:rPr>
            <w:rStyle w:val="Hipervnculo"/>
            <w:noProof/>
          </w:rPr>
          <w:t>6.2.</w:t>
        </w:r>
        <w:r w:rsidR="00566798">
          <w:rPr>
            <w:rFonts w:eastAsiaTheme="minorEastAsia" w:cstheme="minorBidi"/>
            <w:noProof/>
            <w:kern w:val="2"/>
            <w14:ligatures w14:val="standardContextual"/>
          </w:rPr>
          <w:tab/>
        </w:r>
        <w:r w:rsidR="00566798" w:rsidRPr="007E6574">
          <w:rPr>
            <w:rStyle w:val="Hipervnculo"/>
            <w:noProof/>
          </w:rPr>
          <w:t>Almacenamiento de datos</w:t>
        </w:r>
        <w:r w:rsidR="00566798">
          <w:rPr>
            <w:noProof/>
            <w:webHidden/>
          </w:rPr>
          <w:tab/>
        </w:r>
        <w:r w:rsidR="00566798">
          <w:rPr>
            <w:noProof/>
            <w:webHidden/>
          </w:rPr>
          <w:fldChar w:fldCharType="begin"/>
        </w:r>
        <w:r w:rsidR="00566798">
          <w:rPr>
            <w:noProof/>
            <w:webHidden/>
          </w:rPr>
          <w:instrText xml:space="preserve"> PAGEREF _Toc167901465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49826D1A" w14:textId="4411A825"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6" w:history="1">
        <w:r w:rsidR="00566798" w:rsidRPr="007E6574">
          <w:rPr>
            <w:rStyle w:val="Hipervnculo"/>
            <w:noProof/>
          </w:rPr>
          <w:t>6.3.</w:t>
        </w:r>
        <w:r w:rsidR="00566798">
          <w:rPr>
            <w:rFonts w:eastAsiaTheme="minorEastAsia" w:cstheme="minorBidi"/>
            <w:noProof/>
            <w:kern w:val="2"/>
            <w14:ligatures w14:val="standardContextual"/>
          </w:rPr>
          <w:tab/>
        </w:r>
        <w:r w:rsidR="00566798" w:rsidRPr="007E6574">
          <w:rPr>
            <w:rStyle w:val="Hipervnculo"/>
            <w:noProof/>
          </w:rPr>
          <w:t>Limpieza de datos</w:t>
        </w:r>
        <w:r w:rsidR="00566798">
          <w:rPr>
            <w:noProof/>
            <w:webHidden/>
          </w:rPr>
          <w:tab/>
        </w:r>
        <w:r w:rsidR="00566798">
          <w:rPr>
            <w:noProof/>
            <w:webHidden/>
          </w:rPr>
          <w:fldChar w:fldCharType="begin"/>
        </w:r>
        <w:r w:rsidR="00566798">
          <w:rPr>
            <w:noProof/>
            <w:webHidden/>
          </w:rPr>
          <w:instrText xml:space="preserve"> PAGEREF _Toc167901466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2BA05CA2" w14:textId="38ADD776"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7" w:history="1">
        <w:r w:rsidR="00566798" w:rsidRPr="007E6574">
          <w:rPr>
            <w:rStyle w:val="Hipervnculo"/>
            <w:noProof/>
          </w:rPr>
          <w:t>6.4.</w:t>
        </w:r>
        <w:r w:rsidR="00566798">
          <w:rPr>
            <w:rFonts w:eastAsiaTheme="minorEastAsia" w:cstheme="minorBidi"/>
            <w:noProof/>
            <w:kern w:val="2"/>
            <w14:ligatures w14:val="standardContextual"/>
          </w:rPr>
          <w:tab/>
        </w:r>
        <w:r w:rsidR="00566798" w:rsidRPr="007E6574">
          <w:rPr>
            <w:rStyle w:val="Hipervnculo"/>
            <w:noProof/>
          </w:rPr>
          <w:t>Análisis exploratorio de datos (EDA)</w:t>
        </w:r>
        <w:r w:rsidR="00566798">
          <w:rPr>
            <w:noProof/>
            <w:webHidden/>
          </w:rPr>
          <w:tab/>
        </w:r>
        <w:r w:rsidR="00566798">
          <w:rPr>
            <w:noProof/>
            <w:webHidden/>
          </w:rPr>
          <w:fldChar w:fldCharType="begin"/>
        </w:r>
        <w:r w:rsidR="00566798">
          <w:rPr>
            <w:noProof/>
            <w:webHidden/>
          </w:rPr>
          <w:instrText xml:space="preserve"> PAGEREF _Toc167901467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420E72B1" w14:textId="07C6EC94"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8" w:history="1">
        <w:r w:rsidR="00566798" w:rsidRPr="007E6574">
          <w:rPr>
            <w:rStyle w:val="Hipervnculo"/>
            <w:noProof/>
          </w:rPr>
          <w:t>6.5.</w:t>
        </w:r>
        <w:r w:rsidR="00566798">
          <w:rPr>
            <w:rFonts w:eastAsiaTheme="minorEastAsia" w:cstheme="minorBidi"/>
            <w:noProof/>
            <w:kern w:val="2"/>
            <w14:ligatures w14:val="standardContextual"/>
          </w:rPr>
          <w:tab/>
        </w:r>
        <w:r w:rsidR="00566798" w:rsidRPr="007E6574">
          <w:rPr>
            <w:rStyle w:val="Hipervnculo"/>
            <w:noProof/>
          </w:rPr>
          <w:t>Análisis predictivo</w:t>
        </w:r>
        <w:r w:rsidR="00566798">
          <w:rPr>
            <w:noProof/>
            <w:webHidden/>
          </w:rPr>
          <w:tab/>
        </w:r>
        <w:r w:rsidR="00566798">
          <w:rPr>
            <w:noProof/>
            <w:webHidden/>
          </w:rPr>
          <w:fldChar w:fldCharType="begin"/>
        </w:r>
        <w:r w:rsidR="00566798">
          <w:rPr>
            <w:noProof/>
            <w:webHidden/>
          </w:rPr>
          <w:instrText xml:space="preserve"> PAGEREF _Toc167901468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3F52C0D9" w14:textId="470BB28C"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69" w:history="1">
        <w:r w:rsidR="00566798" w:rsidRPr="007E6574">
          <w:rPr>
            <w:rStyle w:val="Hipervnculo"/>
            <w:noProof/>
          </w:rPr>
          <w:t>6.6.</w:t>
        </w:r>
        <w:r w:rsidR="00566798">
          <w:rPr>
            <w:rFonts w:eastAsiaTheme="minorEastAsia" w:cstheme="minorBidi"/>
            <w:noProof/>
            <w:kern w:val="2"/>
            <w14:ligatures w14:val="standardContextual"/>
          </w:rPr>
          <w:tab/>
        </w:r>
        <w:r w:rsidR="00566798" w:rsidRPr="007E6574">
          <w:rPr>
            <w:rStyle w:val="Hipervnculo"/>
            <w:noProof/>
          </w:rPr>
          <w:t>Visualización de datos</w:t>
        </w:r>
        <w:r w:rsidR="00566798">
          <w:rPr>
            <w:noProof/>
            <w:webHidden/>
          </w:rPr>
          <w:tab/>
        </w:r>
        <w:r w:rsidR="00566798">
          <w:rPr>
            <w:noProof/>
            <w:webHidden/>
          </w:rPr>
          <w:fldChar w:fldCharType="begin"/>
        </w:r>
        <w:r w:rsidR="00566798">
          <w:rPr>
            <w:noProof/>
            <w:webHidden/>
          </w:rPr>
          <w:instrText xml:space="preserve"> PAGEREF _Toc167901469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64BD28C9" w14:textId="1E22E2CE"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70" w:history="1">
        <w:r w:rsidR="00566798" w:rsidRPr="007E6574">
          <w:rPr>
            <w:rStyle w:val="Hipervnculo"/>
            <w:noProof/>
          </w:rPr>
          <w:t>6.6.1.</w:t>
        </w:r>
        <w:r w:rsidR="00566798">
          <w:rPr>
            <w:rFonts w:eastAsiaTheme="minorEastAsia" w:cstheme="minorBidi"/>
            <w:noProof/>
            <w:kern w:val="2"/>
            <w14:ligatures w14:val="standardContextual"/>
          </w:rPr>
          <w:tab/>
        </w:r>
        <w:r w:rsidR="00566798" w:rsidRPr="007E6574">
          <w:rPr>
            <w:rStyle w:val="Hipervnculo"/>
            <w:noProof/>
          </w:rPr>
          <w:t>“Título 3” del menú de estilos</w:t>
        </w:r>
        <w:r w:rsidR="00566798">
          <w:rPr>
            <w:noProof/>
            <w:webHidden/>
          </w:rPr>
          <w:tab/>
        </w:r>
        <w:r w:rsidR="00566798">
          <w:rPr>
            <w:noProof/>
            <w:webHidden/>
          </w:rPr>
          <w:fldChar w:fldCharType="begin"/>
        </w:r>
        <w:r w:rsidR="00566798">
          <w:rPr>
            <w:noProof/>
            <w:webHidden/>
          </w:rPr>
          <w:instrText xml:space="preserve"> PAGEREF _Toc167901470 \h </w:instrText>
        </w:r>
        <w:r w:rsidR="00566798">
          <w:rPr>
            <w:noProof/>
            <w:webHidden/>
          </w:rPr>
        </w:r>
        <w:r w:rsidR="00566798">
          <w:rPr>
            <w:noProof/>
            <w:webHidden/>
          </w:rPr>
          <w:fldChar w:fldCharType="separate"/>
        </w:r>
        <w:r w:rsidR="00566798">
          <w:rPr>
            <w:noProof/>
            <w:webHidden/>
          </w:rPr>
          <w:t>24</w:t>
        </w:r>
        <w:r w:rsidR="00566798">
          <w:rPr>
            <w:noProof/>
            <w:webHidden/>
          </w:rPr>
          <w:fldChar w:fldCharType="end"/>
        </w:r>
      </w:hyperlink>
    </w:p>
    <w:p w14:paraId="47D28CB2" w14:textId="655CE09B"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71" w:history="1">
        <w:r w:rsidR="00566798" w:rsidRPr="007E6574">
          <w:rPr>
            <w:rStyle w:val="Hipervnculo"/>
            <w:noProof/>
          </w:rPr>
          <w:t>7.</w:t>
        </w:r>
        <w:r w:rsidR="00566798">
          <w:rPr>
            <w:rFonts w:eastAsiaTheme="minorEastAsia" w:cstheme="minorBidi"/>
            <w:noProof/>
            <w:kern w:val="2"/>
            <w14:ligatures w14:val="standardContextual"/>
          </w:rPr>
          <w:tab/>
        </w:r>
        <w:r w:rsidR="00566798" w:rsidRPr="007E6574">
          <w:rPr>
            <w:rStyle w:val="Hipervnculo"/>
            <w:noProof/>
          </w:rPr>
          <w:t>Código fuente y datos analizados</w:t>
        </w:r>
        <w:r w:rsidR="00566798">
          <w:rPr>
            <w:noProof/>
            <w:webHidden/>
          </w:rPr>
          <w:tab/>
        </w:r>
        <w:r w:rsidR="00566798">
          <w:rPr>
            <w:noProof/>
            <w:webHidden/>
          </w:rPr>
          <w:fldChar w:fldCharType="begin"/>
        </w:r>
        <w:r w:rsidR="00566798">
          <w:rPr>
            <w:noProof/>
            <w:webHidden/>
          </w:rPr>
          <w:instrText xml:space="preserve"> PAGEREF _Toc167901471 \h </w:instrText>
        </w:r>
        <w:r w:rsidR="00566798">
          <w:rPr>
            <w:noProof/>
            <w:webHidden/>
          </w:rPr>
        </w:r>
        <w:r w:rsidR="00566798">
          <w:rPr>
            <w:noProof/>
            <w:webHidden/>
          </w:rPr>
          <w:fldChar w:fldCharType="separate"/>
        </w:r>
        <w:r w:rsidR="00566798">
          <w:rPr>
            <w:noProof/>
            <w:webHidden/>
          </w:rPr>
          <w:t>26</w:t>
        </w:r>
        <w:r w:rsidR="00566798">
          <w:rPr>
            <w:noProof/>
            <w:webHidden/>
          </w:rPr>
          <w:fldChar w:fldCharType="end"/>
        </w:r>
      </w:hyperlink>
    </w:p>
    <w:p w14:paraId="736C7528" w14:textId="55369E18"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72" w:history="1">
        <w:r w:rsidR="00566798" w:rsidRPr="007E6574">
          <w:rPr>
            <w:rStyle w:val="Hipervnculo"/>
            <w:noProof/>
          </w:rPr>
          <w:t>7.1.</w:t>
        </w:r>
        <w:r w:rsidR="00566798">
          <w:rPr>
            <w:rFonts w:eastAsiaTheme="minorEastAsia" w:cstheme="minorBidi"/>
            <w:noProof/>
            <w:kern w:val="2"/>
            <w14:ligatures w14:val="standardContextual"/>
          </w:rPr>
          <w:tab/>
        </w:r>
        <w:r w:rsidR="00566798" w:rsidRPr="007E6574">
          <w:rPr>
            <w:rStyle w:val="Hipervnculo"/>
            <w:noProof/>
          </w:rPr>
          <w:t>Código fuente</w:t>
        </w:r>
        <w:r w:rsidR="00566798">
          <w:rPr>
            <w:noProof/>
            <w:webHidden/>
          </w:rPr>
          <w:tab/>
        </w:r>
        <w:r w:rsidR="00566798">
          <w:rPr>
            <w:noProof/>
            <w:webHidden/>
          </w:rPr>
          <w:fldChar w:fldCharType="begin"/>
        </w:r>
        <w:r w:rsidR="00566798">
          <w:rPr>
            <w:noProof/>
            <w:webHidden/>
          </w:rPr>
          <w:instrText xml:space="preserve"> PAGEREF _Toc167901472 \h </w:instrText>
        </w:r>
        <w:r w:rsidR="00566798">
          <w:rPr>
            <w:noProof/>
            <w:webHidden/>
          </w:rPr>
        </w:r>
        <w:r w:rsidR="00566798">
          <w:rPr>
            <w:noProof/>
            <w:webHidden/>
          </w:rPr>
          <w:fldChar w:fldCharType="separate"/>
        </w:r>
        <w:r w:rsidR="00566798">
          <w:rPr>
            <w:noProof/>
            <w:webHidden/>
          </w:rPr>
          <w:t>26</w:t>
        </w:r>
        <w:r w:rsidR="00566798">
          <w:rPr>
            <w:noProof/>
            <w:webHidden/>
          </w:rPr>
          <w:fldChar w:fldCharType="end"/>
        </w:r>
      </w:hyperlink>
    </w:p>
    <w:p w14:paraId="22D78056" w14:textId="404D91FD"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73" w:history="1">
        <w:r w:rsidR="00566798" w:rsidRPr="007E6574">
          <w:rPr>
            <w:rStyle w:val="Hipervnculo"/>
            <w:noProof/>
          </w:rPr>
          <w:t>7.2.</w:t>
        </w:r>
        <w:r w:rsidR="00566798">
          <w:rPr>
            <w:rFonts w:eastAsiaTheme="minorEastAsia" w:cstheme="minorBidi"/>
            <w:noProof/>
            <w:kern w:val="2"/>
            <w14:ligatures w14:val="standardContextual"/>
          </w:rPr>
          <w:tab/>
        </w:r>
        <w:r w:rsidR="00566798" w:rsidRPr="007E6574">
          <w:rPr>
            <w:rStyle w:val="Hipervnculo"/>
            <w:noProof/>
          </w:rPr>
          <w:t>Datos Analizados</w:t>
        </w:r>
        <w:r w:rsidR="00566798">
          <w:rPr>
            <w:noProof/>
            <w:webHidden/>
          </w:rPr>
          <w:tab/>
        </w:r>
        <w:r w:rsidR="00566798">
          <w:rPr>
            <w:noProof/>
            <w:webHidden/>
          </w:rPr>
          <w:fldChar w:fldCharType="begin"/>
        </w:r>
        <w:r w:rsidR="00566798">
          <w:rPr>
            <w:noProof/>
            <w:webHidden/>
          </w:rPr>
          <w:instrText xml:space="preserve"> PAGEREF _Toc167901473 \h </w:instrText>
        </w:r>
        <w:r w:rsidR="00566798">
          <w:rPr>
            <w:noProof/>
            <w:webHidden/>
          </w:rPr>
        </w:r>
        <w:r w:rsidR="00566798">
          <w:rPr>
            <w:noProof/>
            <w:webHidden/>
          </w:rPr>
          <w:fldChar w:fldCharType="separate"/>
        </w:r>
        <w:r w:rsidR="00566798">
          <w:rPr>
            <w:noProof/>
            <w:webHidden/>
          </w:rPr>
          <w:t>26</w:t>
        </w:r>
        <w:r w:rsidR="00566798">
          <w:rPr>
            <w:noProof/>
            <w:webHidden/>
          </w:rPr>
          <w:fldChar w:fldCharType="end"/>
        </w:r>
      </w:hyperlink>
    </w:p>
    <w:p w14:paraId="40632002" w14:textId="76F16053"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74" w:history="1">
        <w:r w:rsidR="00566798" w:rsidRPr="007E6574">
          <w:rPr>
            <w:rStyle w:val="Hipervnculo"/>
            <w:noProof/>
          </w:rPr>
          <w:t>8.</w:t>
        </w:r>
        <w:r w:rsidR="00566798">
          <w:rPr>
            <w:rFonts w:eastAsiaTheme="minorEastAsia" w:cstheme="minorBidi"/>
            <w:noProof/>
            <w:kern w:val="2"/>
            <w14:ligatures w14:val="standardContextual"/>
          </w:rPr>
          <w:tab/>
        </w:r>
        <w:r w:rsidR="00566798" w:rsidRPr="007E6574">
          <w:rPr>
            <w:rStyle w:val="Hipervnculo"/>
            <w:noProof/>
          </w:rPr>
          <w:t>Plan de trabajo y estructura del proyecto</w:t>
        </w:r>
        <w:r w:rsidR="00566798">
          <w:rPr>
            <w:noProof/>
            <w:webHidden/>
          </w:rPr>
          <w:tab/>
        </w:r>
        <w:r w:rsidR="00566798">
          <w:rPr>
            <w:noProof/>
            <w:webHidden/>
          </w:rPr>
          <w:fldChar w:fldCharType="begin"/>
        </w:r>
        <w:r w:rsidR="00566798">
          <w:rPr>
            <w:noProof/>
            <w:webHidden/>
          </w:rPr>
          <w:instrText xml:space="preserve"> PAGEREF _Toc167901474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35CFD27B" w14:textId="7FAB0700"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75" w:history="1">
        <w:r w:rsidR="00566798" w:rsidRPr="007E6574">
          <w:rPr>
            <w:rStyle w:val="Hipervnculo"/>
            <w:noProof/>
          </w:rPr>
          <w:t>8.1.</w:t>
        </w:r>
        <w:r w:rsidR="00566798">
          <w:rPr>
            <w:rFonts w:eastAsiaTheme="minorEastAsia" w:cstheme="minorBidi"/>
            <w:noProof/>
            <w:kern w:val="2"/>
            <w14:ligatures w14:val="standardContextual"/>
          </w:rPr>
          <w:tab/>
        </w:r>
        <w:r w:rsidR="00566798" w:rsidRPr="007E6574">
          <w:rPr>
            <w:rStyle w:val="Hipervnculo"/>
            <w:noProof/>
          </w:rPr>
          <w:t>Planificación del proyecto</w:t>
        </w:r>
        <w:r w:rsidR="00566798">
          <w:rPr>
            <w:noProof/>
            <w:webHidden/>
          </w:rPr>
          <w:tab/>
        </w:r>
        <w:r w:rsidR="00566798">
          <w:rPr>
            <w:noProof/>
            <w:webHidden/>
          </w:rPr>
          <w:fldChar w:fldCharType="begin"/>
        </w:r>
        <w:r w:rsidR="00566798">
          <w:rPr>
            <w:noProof/>
            <w:webHidden/>
          </w:rPr>
          <w:instrText xml:space="preserve"> PAGEREF _Toc167901475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00CA85CA" w14:textId="0EE47E61"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76" w:history="1">
        <w:r w:rsidR="00566798" w:rsidRPr="007E6574">
          <w:rPr>
            <w:rStyle w:val="Hipervnculo"/>
            <w:noProof/>
          </w:rPr>
          <w:t>8.1.1.</w:t>
        </w:r>
        <w:r w:rsidR="00566798">
          <w:rPr>
            <w:rFonts w:eastAsiaTheme="minorEastAsia" w:cstheme="minorBidi"/>
            <w:noProof/>
            <w:kern w:val="2"/>
            <w14:ligatures w14:val="standardContextual"/>
          </w:rPr>
          <w:tab/>
        </w:r>
        <w:r w:rsidR="00566798" w:rsidRPr="007E6574">
          <w:rPr>
            <w:rStyle w:val="Hipervnculo"/>
            <w:noProof/>
          </w:rPr>
          <w:t>Cronograma</w:t>
        </w:r>
        <w:r w:rsidR="00566798">
          <w:rPr>
            <w:noProof/>
            <w:webHidden/>
          </w:rPr>
          <w:tab/>
        </w:r>
        <w:r w:rsidR="00566798">
          <w:rPr>
            <w:noProof/>
            <w:webHidden/>
          </w:rPr>
          <w:fldChar w:fldCharType="begin"/>
        </w:r>
        <w:r w:rsidR="00566798">
          <w:rPr>
            <w:noProof/>
            <w:webHidden/>
          </w:rPr>
          <w:instrText xml:space="preserve"> PAGEREF _Toc167901476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747B4656" w14:textId="24A22D99" w:rsidR="00566798" w:rsidRDefault="00000000">
      <w:pPr>
        <w:pStyle w:val="TDC3"/>
        <w:tabs>
          <w:tab w:val="left" w:pos="1440"/>
          <w:tab w:val="right" w:leader="dot" w:pos="9061"/>
        </w:tabs>
        <w:rPr>
          <w:rFonts w:eastAsiaTheme="minorEastAsia" w:cstheme="minorBidi"/>
          <w:noProof/>
          <w:kern w:val="2"/>
          <w14:ligatures w14:val="standardContextual"/>
        </w:rPr>
      </w:pPr>
      <w:hyperlink w:anchor="_Toc167901477" w:history="1">
        <w:r w:rsidR="00566798" w:rsidRPr="007E6574">
          <w:rPr>
            <w:rStyle w:val="Hipervnculo"/>
            <w:noProof/>
          </w:rPr>
          <w:t>8.1.2.</w:t>
        </w:r>
        <w:r w:rsidR="00566798">
          <w:rPr>
            <w:rFonts w:eastAsiaTheme="minorEastAsia" w:cstheme="minorBidi"/>
            <w:noProof/>
            <w:kern w:val="2"/>
            <w14:ligatures w14:val="standardContextual"/>
          </w:rPr>
          <w:tab/>
        </w:r>
        <w:r w:rsidR="00566798" w:rsidRPr="007E6574">
          <w:rPr>
            <w:rStyle w:val="Hipervnculo"/>
            <w:noProof/>
          </w:rPr>
          <w:t>Análisis DAFO y CAME</w:t>
        </w:r>
        <w:r w:rsidR="00566798">
          <w:rPr>
            <w:noProof/>
            <w:webHidden/>
          </w:rPr>
          <w:tab/>
        </w:r>
        <w:r w:rsidR="00566798">
          <w:rPr>
            <w:noProof/>
            <w:webHidden/>
          </w:rPr>
          <w:fldChar w:fldCharType="begin"/>
        </w:r>
        <w:r w:rsidR="00566798">
          <w:rPr>
            <w:noProof/>
            <w:webHidden/>
          </w:rPr>
          <w:instrText xml:space="preserve"> PAGEREF _Toc167901477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384634AD" w14:textId="0C8E04D7"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78" w:history="1">
        <w:r w:rsidR="00566798" w:rsidRPr="007E6574">
          <w:rPr>
            <w:rStyle w:val="Hipervnculo"/>
            <w:noProof/>
          </w:rPr>
          <w:t>8.2.</w:t>
        </w:r>
        <w:r w:rsidR="00566798">
          <w:rPr>
            <w:rFonts w:eastAsiaTheme="minorEastAsia" w:cstheme="minorBidi"/>
            <w:noProof/>
            <w:kern w:val="2"/>
            <w14:ligatures w14:val="standardContextual"/>
          </w:rPr>
          <w:tab/>
        </w:r>
        <w:r w:rsidR="00566798" w:rsidRPr="007E6574">
          <w:rPr>
            <w:rStyle w:val="Hipervnculo"/>
            <w:noProof/>
          </w:rPr>
          <w:t>Problemas encontrados y desvíos</w:t>
        </w:r>
        <w:r w:rsidR="00566798">
          <w:rPr>
            <w:noProof/>
            <w:webHidden/>
          </w:rPr>
          <w:tab/>
        </w:r>
        <w:r w:rsidR="00566798">
          <w:rPr>
            <w:noProof/>
            <w:webHidden/>
          </w:rPr>
          <w:fldChar w:fldCharType="begin"/>
        </w:r>
        <w:r w:rsidR="00566798">
          <w:rPr>
            <w:noProof/>
            <w:webHidden/>
          </w:rPr>
          <w:instrText xml:space="preserve"> PAGEREF _Toc167901478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785F915C" w14:textId="7CAE4032"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79" w:history="1">
        <w:r w:rsidR="00566798" w:rsidRPr="007E6574">
          <w:rPr>
            <w:rStyle w:val="Hipervnculo"/>
            <w:noProof/>
          </w:rPr>
          <w:t>8.3.</w:t>
        </w:r>
        <w:r w:rsidR="00566798">
          <w:rPr>
            <w:rFonts w:eastAsiaTheme="minorEastAsia" w:cstheme="minorBidi"/>
            <w:noProof/>
            <w:kern w:val="2"/>
            <w14:ligatures w14:val="standardContextual"/>
          </w:rPr>
          <w:tab/>
        </w:r>
        <w:r w:rsidR="00566798" w:rsidRPr="007E6574">
          <w:rPr>
            <w:rStyle w:val="Hipervnculo"/>
            <w:noProof/>
          </w:rPr>
          <w:t>Limitaciones del proyecto</w:t>
        </w:r>
        <w:r w:rsidR="00566798">
          <w:rPr>
            <w:noProof/>
            <w:webHidden/>
          </w:rPr>
          <w:tab/>
        </w:r>
        <w:r w:rsidR="00566798">
          <w:rPr>
            <w:noProof/>
            <w:webHidden/>
          </w:rPr>
          <w:fldChar w:fldCharType="begin"/>
        </w:r>
        <w:r w:rsidR="00566798">
          <w:rPr>
            <w:noProof/>
            <w:webHidden/>
          </w:rPr>
          <w:instrText xml:space="preserve"> PAGEREF _Toc167901479 \h </w:instrText>
        </w:r>
        <w:r w:rsidR="00566798">
          <w:rPr>
            <w:noProof/>
            <w:webHidden/>
          </w:rPr>
        </w:r>
        <w:r w:rsidR="00566798">
          <w:rPr>
            <w:noProof/>
            <w:webHidden/>
          </w:rPr>
          <w:fldChar w:fldCharType="separate"/>
        </w:r>
        <w:r w:rsidR="00566798">
          <w:rPr>
            <w:noProof/>
            <w:webHidden/>
          </w:rPr>
          <w:t>27</w:t>
        </w:r>
        <w:r w:rsidR="00566798">
          <w:rPr>
            <w:noProof/>
            <w:webHidden/>
          </w:rPr>
          <w:fldChar w:fldCharType="end"/>
        </w:r>
      </w:hyperlink>
    </w:p>
    <w:p w14:paraId="05585F53" w14:textId="356ADD26" w:rsidR="00566798" w:rsidRDefault="00000000">
      <w:pPr>
        <w:pStyle w:val="TDC1"/>
        <w:tabs>
          <w:tab w:val="left" w:pos="440"/>
          <w:tab w:val="right" w:leader="dot" w:pos="9061"/>
        </w:tabs>
        <w:rPr>
          <w:rFonts w:eastAsiaTheme="minorEastAsia" w:cstheme="minorBidi"/>
          <w:noProof/>
          <w:kern w:val="2"/>
          <w14:ligatures w14:val="standardContextual"/>
        </w:rPr>
      </w:pPr>
      <w:hyperlink w:anchor="_Toc167901480" w:history="1">
        <w:r w:rsidR="00566798" w:rsidRPr="007E6574">
          <w:rPr>
            <w:rStyle w:val="Hipervnculo"/>
            <w:noProof/>
          </w:rPr>
          <w:t>9.</w:t>
        </w:r>
        <w:r w:rsidR="00566798">
          <w:rPr>
            <w:rFonts w:eastAsiaTheme="minorEastAsia" w:cstheme="minorBidi"/>
            <w:noProof/>
            <w:kern w:val="2"/>
            <w14:ligatures w14:val="standardContextual"/>
          </w:rPr>
          <w:tab/>
        </w:r>
        <w:r w:rsidR="00566798" w:rsidRPr="007E6574">
          <w:rPr>
            <w:rStyle w:val="Hipervnculo"/>
            <w:noProof/>
          </w:rPr>
          <w:t>Resultados</w:t>
        </w:r>
        <w:r w:rsidR="00566798">
          <w:rPr>
            <w:noProof/>
            <w:webHidden/>
          </w:rPr>
          <w:tab/>
        </w:r>
        <w:r w:rsidR="00566798">
          <w:rPr>
            <w:noProof/>
            <w:webHidden/>
          </w:rPr>
          <w:fldChar w:fldCharType="begin"/>
        </w:r>
        <w:r w:rsidR="00566798">
          <w:rPr>
            <w:noProof/>
            <w:webHidden/>
          </w:rPr>
          <w:instrText xml:space="preserve"> PAGEREF _Toc167901480 \h </w:instrText>
        </w:r>
        <w:r w:rsidR="00566798">
          <w:rPr>
            <w:noProof/>
            <w:webHidden/>
          </w:rPr>
        </w:r>
        <w:r w:rsidR="00566798">
          <w:rPr>
            <w:noProof/>
            <w:webHidden/>
          </w:rPr>
          <w:fldChar w:fldCharType="separate"/>
        </w:r>
        <w:r w:rsidR="00566798">
          <w:rPr>
            <w:noProof/>
            <w:webHidden/>
          </w:rPr>
          <w:t>28</w:t>
        </w:r>
        <w:r w:rsidR="00566798">
          <w:rPr>
            <w:noProof/>
            <w:webHidden/>
          </w:rPr>
          <w:fldChar w:fldCharType="end"/>
        </w:r>
      </w:hyperlink>
    </w:p>
    <w:p w14:paraId="2A4DB205" w14:textId="18058B5B"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81" w:history="1">
        <w:r w:rsidR="00566798" w:rsidRPr="007E6574">
          <w:rPr>
            <w:rStyle w:val="Hipervnculo"/>
            <w:noProof/>
          </w:rPr>
          <w:t>9.1.</w:t>
        </w:r>
        <w:r w:rsidR="00566798">
          <w:rPr>
            <w:rFonts w:eastAsiaTheme="minorEastAsia" w:cstheme="minorBidi"/>
            <w:noProof/>
            <w:kern w:val="2"/>
            <w14:ligatures w14:val="standardContextual"/>
          </w:rPr>
          <w:tab/>
        </w:r>
        <w:r w:rsidR="00566798" w:rsidRPr="007E6574">
          <w:rPr>
            <w:rStyle w:val="Hipervnculo"/>
            <w:noProof/>
          </w:rPr>
          <w:t>Indicadores del proyecto</w:t>
        </w:r>
        <w:r w:rsidR="00566798">
          <w:rPr>
            <w:noProof/>
            <w:webHidden/>
          </w:rPr>
          <w:tab/>
        </w:r>
        <w:r w:rsidR="00566798">
          <w:rPr>
            <w:noProof/>
            <w:webHidden/>
          </w:rPr>
          <w:fldChar w:fldCharType="begin"/>
        </w:r>
        <w:r w:rsidR="00566798">
          <w:rPr>
            <w:noProof/>
            <w:webHidden/>
          </w:rPr>
          <w:instrText xml:space="preserve"> PAGEREF _Toc167901481 \h </w:instrText>
        </w:r>
        <w:r w:rsidR="00566798">
          <w:rPr>
            <w:noProof/>
            <w:webHidden/>
          </w:rPr>
        </w:r>
        <w:r w:rsidR="00566798">
          <w:rPr>
            <w:noProof/>
            <w:webHidden/>
          </w:rPr>
          <w:fldChar w:fldCharType="separate"/>
        </w:r>
        <w:r w:rsidR="00566798">
          <w:rPr>
            <w:noProof/>
            <w:webHidden/>
          </w:rPr>
          <w:t>28</w:t>
        </w:r>
        <w:r w:rsidR="00566798">
          <w:rPr>
            <w:noProof/>
            <w:webHidden/>
          </w:rPr>
          <w:fldChar w:fldCharType="end"/>
        </w:r>
      </w:hyperlink>
    </w:p>
    <w:p w14:paraId="01B32C82" w14:textId="2295AD14" w:rsidR="00566798" w:rsidRDefault="00000000">
      <w:pPr>
        <w:pStyle w:val="TDC2"/>
        <w:tabs>
          <w:tab w:val="left" w:pos="960"/>
          <w:tab w:val="right" w:leader="dot" w:pos="9061"/>
        </w:tabs>
        <w:rPr>
          <w:rFonts w:eastAsiaTheme="minorEastAsia" w:cstheme="minorBidi"/>
          <w:noProof/>
          <w:kern w:val="2"/>
          <w14:ligatures w14:val="standardContextual"/>
        </w:rPr>
      </w:pPr>
      <w:hyperlink w:anchor="_Toc167901482" w:history="1">
        <w:r w:rsidR="00566798" w:rsidRPr="007E6574">
          <w:rPr>
            <w:rStyle w:val="Hipervnculo"/>
            <w:noProof/>
          </w:rPr>
          <w:t>9.2.</w:t>
        </w:r>
        <w:r w:rsidR="00566798">
          <w:rPr>
            <w:rFonts w:eastAsiaTheme="minorEastAsia" w:cstheme="minorBidi"/>
            <w:noProof/>
            <w:kern w:val="2"/>
            <w14:ligatures w14:val="standardContextual"/>
          </w:rPr>
          <w:tab/>
        </w:r>
        <w:r w:rsidR="00566798" w:rsidRPr="007E6574">
          <w:rPr>
            <w:rStyle w:val="Hipervnculo"/>
            <w:noProof/>
          </w:rPr>
          <w:t>Cumplimiento de objetivos</w:t>
        </w:r>
        <w:r w:rsidR="00566798">
          <w:rPr>
            <w:noProof/>
            <w:webHidden/>
          </w:rPr>
          <w:tab/>
        </w:r>
        <w:r w:rsidR="00566798">
          <w:rPr>
            <w:noProof/>
            <w:webHidden/>
          </w:rPr>
          <w:fldChar w:fldCharType="begin"/>
        </w:r>
        <w:r w:rsidR="00566798">
          <w:rPr>
            <w:noProof/>
            <w:webHidden/>
          </w:rPr>
          <w:instrText xml:space="preserve"> PAGEREF _Toc167901482 \h </w:instrText>
        </w:r>
        <w:r w:rsidR="00566798">
          <w:rPr>
            <w:noProof/>
            <w:webHidden/>
          </w:rPr>
        </w:r>
        <w:r w:rsidR="00566798">
          <w:rPr>
            <w:noProof/>
            <w:webHidden/>
          </w:rPr>
          <w:fldChar w:fldCharType="separate"/>
        </w:r>
        <w:r w:rsidR="00566798">
          <w:rPr>
            <w:noProof/>
            <w:webHidden/>
          </w:rPr>
          <w:t>28</w:t>
        </w:r>
        <w:r w:rsidR="00566798">
          <w:rPr>
            <w:noProof/>
            <w:webHidden/>
          </w:rPr>
          <w:fldChar w:fldCharType="end"/>
        </w:r>
      </w:hyperlink>
    </w:p>
    <w:p w14:paraId="51BF1DAA" w14:textId="1F549B3B" w:rsidR="00566798" w:rsidRDefault="00000000">
      <w:pPr>
        <w:pStyle w:val="TDC1"/>
        <w:tabs>
          <w:tab w:val="left" w:pos="660"/>
          <w:tab w:val="right" w:leader="dot" w:pos="9061"/>
        </w:tabs>
        <w:rPr>
          <w:rFonts w:eastAsiaTheme="minorEastAsia" w:cstheme="minorBidi"/>
          <w:noProof/>
          <w:kern w:val="2"/>
          <w14:ligatures w14:val="standardContextual"/>
        </w:rPr>
      </w:pPr>
      <w:hyperlink w:anchor="_Toc167901483" w:history="1">
        <w:r w:rsidR="00566798" w:rsidRPr="007E6574">
          <w:rPr>
            <w:rStyle w:val="Hipervnculo"/>
            <w:noProof/>
          </w:rPr>
          <w:t>10.</w:t>
        </w:r>
        <w:r w:rsidR="00566798">
          <w:rPr>
            <w:rFonts w:eastAsiaTheme="minorEastAsia" w:cstheme="minorBidi"/>
            <w:noProof/>
            <w:kern w:val="2"/>
            <w14:ligatures w14:val="standardContextual"/>
          </w:rPr>
          <w:tab/>
        </w:r>
        <w:r w:rsidR="00566798" w:rsidRPr="007E6574">
          <w:rPr>
            <w:rStyle w:val="Hipervnculo"/>
            <w:noProof/>
          </w:rPr>
          <w:t>Conclusiones</w:t>
        </w:r>
        <w:r w:rsidR="00566798">
          <w:rPr>
            <w:noProof/>
            <w:webHidden/>
          </w:rPr>
          <w:tab/>
        </w:r>
        <w:r w:rsidR="00566798">
          <w:rPr>
            <w:noProof/>
            <w:webHidden/>
          </w:rPr>
          <w:fldChar w:fldCharType="begin"/>
        </w:r>
        <w:r w:rsidR="00566798">
          <w:rPr>
            <w:noProof/>
            <w:webHidden/>
          </w:rPr>
          <w:instrText xml:space="preserve"> PAGEREF _Toc167901483 \h </w:instrText>
        </w:r>
        <w:r w:rsidR="00566798">
          <w:rPr>
            <w:noProof/>
            <w:webHidden/>
          </w:rPr>
        </w:r>
        <w:r w:rsidR="00566798">
          <w:rPr>
            <w:noProof/>
            <w:webHidden/>
          </w:rPr>
          <w:fldChar w:fldCharType="separate"/>
        </w:r>
        <w:r w:rsidR="00566798">
          <w:rPr>
            <w:noProof/>
            <w:webHidden/>
          </w:rPr>
          <w:t>29</w:t>
        </w:r>
        <w:r w:rsidR="00566798">
          <w:rPr>
            <w:noProof/>
            <w:webHidden/>
          </w:rPr>
          <w:fldChar w:fldCharType="end"/>
        </w:r>
      </w:hyperlink>
    </w:p>
    <w:p w14:paraId="2BE1E392" w14:textId="18D1BD8F" w:rsidR="00566798" w:rsidRDefault="00000000">
      <w:pPr>
        <w:pStyle w:val="TDC1"/>
        <w:tabs>
          <w:tab w:val="left" w:pos="660"/>
          <w:tab w:val="right" w:leader="dot" w:pos="9061"/>
        </w:tabs>
        <w:rPr>
          <w:rFonts w:eastAsiaTheme="minorEastAsia" w:cstheme="minorBidi"/>
          <w:noProof/>
          <w:kern w:val="2"/>
          <w14:ligatures w14:val="standardContextual"/>
        </w:rPr>
      </w:pPr>
      <w:hyperlink w:anchor="_Toc167901484" w:history="1">
        <w:r w:rsidR="00566798" w:rsidRPr="007E6574">
          <w:rPr>
            <w:rStyle w:val="Hipervnculo"/>
            <w:noProof/>
          </w:rPr>
          <w:t>11.</w:t>
        </w:r>
        <w:r w:rsidR="00566798">
          <w:rPr>
            <w:rFonts w:eastAsiaTheme="minorEastAsia" w:cstheme="minorBidi"/>
            <w:noProof/>
            <w:kern w:val="2"/>
            <w14:ligatures w14:val="standardContextual"/>
          </w:rPr>
          <w:tab/>
        </w:r>
        <w:r w:rsidR="00566798" w:rsidRPr="007E6574">
          <w:rPr>
            <w:rStyle w:val="Hipervnculo"/>
            <w:noProof/>
          </w:rPr>
          <w:t>Trabajo futuro</w:t>
        </w:r>
        <w:r w:rsidR="00566798">
          <w:rPr>
            <w:noProof/>
            <w:webHidden/>
          </w:rPr>
          <w:tab/>
        </w:r>
        <w:r w:rsidR="00566798">
          <w:rPr>
            <w:noProof/>
            <w:webHidden/>
          </w:rPr>
          <w:fldChar w:fldCharType="begin"/>
        </w:r>
        <w:r w:rsidR="00566798">
          <w:rPr>
            <w:noProof/>
            <w:webHidden/>
          </w:rPr>
          <w:instrText xml:space="preserve"> PAGEREF _Toc167901484 \h </w:instrText>
        </w:r>
        <w:r w:rsidR="00566798">
          <w:rPr>
            <w:noProof/>
            <w:webHidden/>
          </w:rPr>
        </w:r>
        <w:r w:rsidR="00566798">
          <w:rPr>
            <w:noProof/>
            <w:webHidden/>
          </w:rPr>
          <w:fldChar w:fldCharType="separate"/>
        </w:r>
        <w:r w:rsidR="00566798">
          <w:rPr>
            <w:noProof/>
            <w:webHidden/>
          </w:rPr>
          <w:t>30</w:t>
        </w:r>
        <w:r w:rsidR="00566798">
          <w:rPr>
            <w:noProof/>
            <w:webHidden/>
          </w:rPr>
          <w:fldChar w:fldCharType="end"/>
        </w:r>
      </w:hyperlink>
    </w:p>
    <w:p w14:paraId="13E4163C" w14:textId="64977316" w:rsidR="00566798" w:rsidRDefault="00000000">
      <w:pPr>
        <w:pStyle w:val="TDC1"/>
        <w:tabs>
          <w:tab w:val="right" w:leader="dot" w:pos="9061"/>
        </w:tabs>
        <w:rPr>
          <w:rFonts w:eastAsiaTheme="minorEastAsia" w:cstheme="minorBidi"/>
          <w:noProof/>
          <w:kern w:val="2"/>
          <w14:ligatures w14:val="standardContextual"/>
        </w:rPr>
      </w:pPr>
      <w:hyperlink w:anchor="_Toc167901485" w:history="1">
        <w:r w:rsidR="00566798" w:rsidRPr="007E6574">
          <w:rPr>
            <w:rStyle w:val="Hipervnculo"/>
            <w:noProof/>
          </w:rPr>
          <w:t>Referencias bibliográficas</w:t>
        </w:r>
        <w:r w:rsidR="00566798">
          <w:rPr>
            <w:noProof/>
            <w:webHidden/>
          </w:rPr>
          <w:tab/>
        </w:r>
        <w:r w:rsidR="00566798">
          <w:rPr>
            <w:noProof/>
            <w:webHidden/>
          </w:rPr>
          <w:fldChar w:fldCharType="begin"/>
        </w:r>
        <w:r w:rsidR="00566798">
          <w:rPr>
            <w:noProof/>
            <w:webHidden/>
          </w:rPr>
          <w:instrText xml:space="preserve"> PAGEREF _Toc167901485 \h </w:instrText>
        </w:r>
        <w:r w:rsidR="00566798">
          <w:rPr>
            <w:noProof/>
            <w:webHidden/>
          </w:rPr>
        </w:r>
        <w:r w:rsidR="00566798">
          <w:rPr>
            <w:noProof/>
            <w:webHidden/>
          </w:rPr>
          <w:fldChar w:fldCharType="separate"/>
        </w:r>
        <w:r w:rsidR="00566798">
          <w:rPr>
            <w:noProof/>
            <w:webHidden/>
          </w:rPr>
          <w:t>31</w:t>
        </w:r>
        <w:r w:rsidR="00566798">
          <w:rPr>
            <w:noProof/>
            <w:webHidden/>
          </w:rPr>
          <w:fldChar w:fldCharType="end"/>
        </w:r>
      </w:hyperlink>
    </w:p>
    <w:p w14:paraId="3035A622" w14:textId="7BBE5032" w:rsidR="00566798" w:rsidRDefault="00000000">
      <w:pPr>
        <w:pStyle w:val="TDC1"/>
        <w:tabs>
          <w:tab w:val="left" w:pos="1200"/>
          <w:tab w:val="right" w:leader="dot" w:pos="9061"/>
        </w:tabs>
        <w:rPr>
          <w:rFonts w:eastAsiaTheme="minorEastAsia" w:cstheme="minorBidi"/>
          <w:noProof/>
          <w:kern w:val="2"/>
          <w14:ligatures w14:val="standardContextual"/>
        </w:rPr>
      </w:pPr>
      <w:hyperlink w:anchor="_Toc167901486" w:history="1">
        <w:r w:rsidR="00566798" w:rsidRPr="007E6574">
          <w:rPr>
            <w:rStyle w:val="Hipervnculo"/>
            <w:noProof/>
          </w:rPr>
          <w:t>Anexo A.</w:t>
        </w:r>
        <w:r w:rsidR="00566798">
          <w:rPr>
            <w:rFonts w:eastAsiaTheme="minorEastAsia" w:cstheme="minorBidi"/>
            <w:noProof/>
            <w:kern w:val="2"/>
            <w14:ligatures w14:val="standardContextual"/>
          </w:rPr>
          <w:tab/>
        </w:r>
        <w:r w:rsidR="00566798" w:rsidRPr="007E6574">
          <w:rPr>
            <w:rStyle w:val="Hipervnculo"/>
            <w:noProof/>
          </w:rPr>
          <w:t>Privacidad y protección de datos</w:t>
        </w:r>
        <w:r w:rsidR="00566798">
          <w:rPr>
            <w:noProof/>
            <w:webHidden/>
          </w:rPr>
          <w:tab/>
        </w:r>
        <w:r w:rsidR="00566798">
          <w:rPr>
            <w:noProof/>
            <w:webHidden/>
          </w:rPr>
          <w:fldChar w:fldCharType="begin"/>
        </w:r>
        <w:r w:rsidR="00566798">
          <w:rPr>
            <w:noProof/>
            <w:webHidden/>
          </w:rPr>
          <w:instrText xml:space="preserve"> PAGEREF _Toc167901486 \h </w:instrText>
        </w:r>
        <w:r w:rsidR="00566798">
          <w:rPr>
            <w:noProof/>
            <w:webHidden/>
          </w:rPr>
        </w:r>
        <w:r w:rsidR="00566798">
          <w:rPr>
            <w:noProof/>
            <w:webHidden/>
          </w:rPr>
          <w:fldChar w:fldCharType="separate"/>
        </w:r>
        <w:r w:rsidR="00566798">
          <w:rPr>
            <w:noProof/>
            <w:webHidden/>
          </w:rPr>
          <w:t>38</w:t>
        </w:r>
        <w:r w:rsidR="00566798">
          <w:rPr>
            <w:noProof/>
            <w:webHidden/>
          </w:rPr>
          <w:fldChar w:fldCharType="end"/>
        </w:r>
      </w:hyperlink>
    </w:p>
    <w:p w14:paraId="6611B0BB" w14:textId="153331E2"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3DE1936" w14:textId="3920C566" w:rsidR="00FB6F23" w:rsidRDefault="00166012">
      <w:pPr>
        <w:pStyle w:val="Tabladeilustraciones"/>
        <w:tabs>
          <w:tab w:val="right" w:leader="dot" w:pos="9061"/>
        </w:tabs>
        <w:rPr>
          <w:rFonts w:eastAsiaTheme="minorEastAsia" w:cstheme="minorBidi"/>
          <w:noProof/>
          <w:sz w:val="22"/>
          <w:szCs w:val="22"/>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5399723" w:history="1">
        <w:r w:rsidR="00FB6F23" w:rsidRPr="00D661E8">
          <w:rPr>
            <w:rStyle w:val="Hipervnculo"/>
            <w:b/>
            <w:bCs/>
            <w:noProof/>
          </w:rPr>
          <w:t>Figura 1.</w:t>
        </w:r>
        <w:r w:rsidR="00FB6F23" w:rsidRPr="00D661E8">
          <w:rPr>
            <w:rStyle w:val="Hipervnculo"/>
            <w:noProof/>
          </w:rPr>
          <w:t xml:space="preserve"> </w:t>
        </w:r>
        <w:r w:rsidR="00FB6F23" w:rsidRPr="00D661E8">
          <w:rPr>
            <w:rStyle w:val="Hipervnculo"/>
            <w:i/>
            <w:iCs/>
            <w:noProof/>
          </w:rPr>
          <w:t>Captura de la web MeteoRuta.</w:t>
        </w:r>
        <w:r w:rsidR="00FB6F23">
          <w:rPr>
            <w:noProof/>
            <w:webHidden/>
          </w:rPr>
          <w:tab/>
        </w:r>
        <w:r w:rsidR="00FB6F23">
          <w:rPr>
            <w:noProof/>
            <w:webHidden/>
          </w:rPr>
          <w:fldChar w:fldCharType="begin"/>
        </w:r>
        <w:r w:rsidR="00FB6F23">
          <w:rPr>
            <w:noProof/>
            <w:webHidden/>
          </w:rPr>
          <w:instrText xml:space="preserve"> PAGEREF _Toc165399723 \h </w:instrText>
        </w:r>
        <w:r w:rsidR="00FB6F23">
          <w:rPr>
            <w:noProof/>
            <w:webHidden/>
          </w:rPr>
        </w:r>
        <w:r w:rsidR="00FB6F23">
          <w:rPr>
            <w:noProof/>
            <w:webHidden/>
          </w:rPr>
          <w:fldChar w:fldCharType="separate"/>
        </w:r>
        <w:r w:rsidR="00FB6F23">
          <w:rPr>
            <w:noProof/>
            <w:webHidden/>
          </w:rPr>
          <w:t>6</w:t>
        </w:r>
        <w:r w:rsidR="00FB6F23">
          <w:rPr>
            <w:noProof/>
            <w:webHidden/>
          </w:rPr>
          <w:fldChar w:fldCharType="end"/>
        </w:r>
      </w:hyperlink>
    </w:p>
    <w:p w14:paraId="6A7A02EF" w14:textId="3A7AEE70" w:rsidR="00FB6F23" w:rsidRDefault="00000000">
      <w:pPr>
        <w:pStyle w:val="Tabladeilustraciones"/>
        <w:tabs>
          <w:tab w:val="right" w:leader="dot" w:pos="9061"/>
        </w:tabs>
        <w:rPr>
          <w:rFonts w:eastAsiaTheme="minorEastAsia" w:cstheme="minorBidi"/>
          <w:noProof/>
          <w:sz w:val="22"/>
          <w:szCs w:val="22"/>
        </w:rPr>
      </w:pPr>
      <w:hyperlink w:anchor="_Toc165399724" w:history="1">
        <w:r w:rsidR="00FB6F23" w:rsidRPr="00D661E8">
          <w:rPr>
            <w:rStyle w:val="Hipervnculo"/>
            <w:b/>
            <w:bCs/>
            <w:noProof/>
          </w:rPr>
          <w:t>Figura 2.</w:t>
        </w:r>
        <w:r w:rsidR="00FB6F23" w:rsidRPr="00D661E8">
          <w:rPr>
            <w:rStyle w:val="Hipervnculo"/>
            <w:noProof/>
          </w:rPr>
          <w:t xml:space="preserve"> </w:t>
        </w:r>
        <w:r w:rsidR="00FB6F23" w:rsidRPr="00D661E8">
          <w:rPr>
            <w:rStyle w:val="Hipervnculo"/>
            <w:i/>
            <w:iCs/>
            <w:noProof/>
          </w:rPr>
          <w:t>Captura de la aplicación Comobity.</w:t>
        </w:r>
        <w:r w:rsidR="00FB6F23">
          <w:rPr>
            <w:noProof/>
            <w:webHidden/>
          </w:rPr>
          <w:tab/>
        </w:r>
        <w:r w:rsidR="00FB6F23">
          <w:rPr>
            <w:noProof/>
            <w:webHidden/>
          </w:rPr>
          <w:fldChar w:fldCharType="begin"/>
        </w:r>
        <w:r w:rsidR="00FB6F23">
          <w:rPr>
            <w:noProof/>
            <w:webHidden/>
          </w:rPr>
          <w:instrText xml:space="preserve"> PAGEREF _Toc165399724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65CF6E41" w14:textId="36927093" w:rsidR="00FB6F23" w:rsidRDefault="00000000">
      <w:pPr>
        <w:pStyle w:val="Tabladeilustraciones"/>
        <w:tabs>
          <w:tab w:val="right" w:leader="dot" w:pos="9061"/>
        </w:tabs>
        <w:rPr>
          <w:rFonts w:eastAsiaTheme="minorEastAsia" w:cstheme="minorBidi"/>
          <w:noProof/>
          <w:sz w:val="22"/>
          <w:szCs w:val="22"/>
        </w:rPr>
      </w:pPr>
      <w:hyperlink w:anchor="_Toc165399725" w:history="1">
        <w:r w:rsidR="00FB6F23" w:rsidRPr="00D661E8">
          <w:rPr>
            <w:rStyle w:val="Hipervnculo"/>
            <w:b/>
            <w:bCs/>
            <w:noProof/>
          </w:rPr>
          <w:t>Figura 3.</w:t>
        </w:r>
        <w:r w:rsidR="00FB6F23" w:rsidRPr="00D661E8">
          <w:rPr>
            <w:rStyle w:val="Hipervnculo"/>
            <w:noProof/>
          </w:rPr>
          <w:t xml:space="preserve"> </w:t>
        </w:r>
        <w:r w:rsidR="00FB6F23" w:rsidRPr="00D661E8">
          <w:rPr>
            <w:rStyle w:val="Hipervnculo"/>
            <w:i/>
            <w:iCs/>
            <w:noProof/>
          </w:rPr>
          <w:t>Captura de la web TuTiempo.net.</w:t>
        </w:r>
        <w:r w:rsidR="00FB6F23">
          <w:rPr>
            <w:noProof/>
            <w:webHidden/>
          </w:rPr>
          <w:tab/>
        </w:r>
        <w:r w:rsidR="00FB6F23">
          <w:rPr>
            <w:noProof/>
            <w:webHidden/>
          </w:rPr>
          <w:fldChar w:fldCharType="begin"/>
        </w:r>
        <w:r w:rsidR="00FB6F23">
          <w:rPr>
            <w:noProof/>
            <w:webHidden/>
          </w:rPr>
          <w:instrText xml:space="preserve"> PAGEREF _Toc165399725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06CF1EE9" w14:textId="61C58EE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245513">
          <w:headerReference w:type="default" r:id="rId16"/>
          <w:footerReference w:type="default" r:id="rId17"/>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67901439"/>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w:t>
      </w:r>
      <w:proofErr w:type="spellStart"/>
      <w:r w:rsidR="00CD67A3">
        <w:t>of</w:t>
      </w:r>
      <w:proofErr w:type="spellEnd"/>
      <w:r w:rsidR="00CD67A3">
        <w:t xml:space="preserve"> </w:t>
      </w:r>
      <w:proofErr w:type="spellStart"/>
      <w:r w:rsidR="00CD67A3">
        <w:t>Things</w:t>
      </w:r>
      <w:proofErr w:type="spellEnd"/>
      <w:r w:rsidR="00CD67A3">
        <w:t xml:space="preserve"> (</w:t>
      </w:r>
      <w:proofErr w:type="spellStart"/>
      <w:r w:rsidR="00CD67A3">
        <w:t>IoT</w:t>
      </w:r>
      <w:proofErr w:type="spellEnd"/>
      <w:r w:rsidR="00CD67A3">
        <w: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96C97E7" w:rsidR="00A3709B" w:rsidRDefault="00A3709B" w:rsidP="00A3709B">
      <w:r>
        <w:t>En concreto, se presenta el proyecto de “</w:t>
      </w:r>
      <w:proofErr w:type="spellStart"/>
      <w:r>
        <w:t>Biker</w:t>
      </w:r>
      <w:proofErr w:type="spellEnd"/>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47FE70D" w:rsidR="00495734" w:rsidRDefault="00A3709B" w:rsidP="00A3709B">
      <w:r>
        <w:t xml:space="preserve">Dicho tratamiento de los datos comenzará con la </w:t>
      </w:r>
      <w:r w:rsidR="00495734">
        <w:t>extracción</w:t>
      </w:r>
      <w:r>
        <w:t xml:space="preserve"> de </w:t>
      </w:r>
      <w:r w:rsidR="00FB4440">
        <w:t>és</w:t>
      </w:r>
      <w:r>
        <w:t xml:space="preserve">tos desde las </w:t>
      </w:r>
      <w:proofErr w:type="spellStart"/>
      <w:r>
        <w:t>APIs</w:t>
      </w:r>
      <w:proofErr w:type="spellEnd"/>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rán los que interesen especialmente para llevar a cabo el análisis. Posteriormente, se formatearán los datos seleccionados y </w:t>
      </w:r>
      <w:r w:rsidR="00495734">
        <w:t>se guardarán</w:t>
      </w:r>
      <w:r>
        <w:t xml:space="preserve"> en </w:t>
      </w:r>
      <w:r w:rsidR="006D17A9">
        <w:t xml:space="preserve">distintas colecciones de </w:t>
      </w:r>
      <w:r>
        <w:t xml:space="preserve">la base de datos de MongoDB en local. </w:t>
      </w:r>
      <w:r w:rsidR="002D70CE">
        <w:t xml:space="preserve">Esta base de datos realizará la función de almacén de datos (Data </w:t>
      </w:r>
      <w:proofErr w:type="spellStart"/>
      <w:r w:rsidR="002D70CE">
        <w:t>Warehouse</w:t>
      </w:r>
      <w:proofErr w:type="spellEnd"/>
      <w:r w:rsidR="002D70CE">
        <w:t>).</w:t>
      </w:r>
    </w:p>
    <w:p w14:paraId="5983F246" w14:textId="484E6563" w:rsidR="0093330E" w:rsidRDefault="002D70CE" w:rsidP="00A3709B">
      <w:r>
        <w:t>Seguidamente</w:t>
      </w:r>
      <w:r w:rsidR="00A3709B">
        <w:t xml:space="preserve">, se </w:t>
      </w:r>
      <w:r>
        <w:t xml:space="preserve">explotarán los datos con tal de </w:t>
      </w:r>
      <w:r w:rsidR="00A3709B">
        <w:t>extraer las relaciones que se consideren más relevantes</w:t>
      </w:r>
      <w:r>
        <w:t>. De esta forma, se obtendrá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serán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50ABBD6C" w:rsidR="00A3709B" w:rsidRDefault="00A3709B" w:rsidP="00A3709B">
      <w:r>
        <w:lastRenderedPageBreak/>
        <w:t>Finalmente, se visualizará la información extraída de todo el análisis, utilizando herramienta</w:t>
      </w:r>
      <w:r w:rsidR="00610C85">
        <w:t>s</w:t>
      </w:r>
      <w:r>
        <w:t xml:space="preserve"> </w:t>
      </w:r>
      <w:r w:rsidR="00610C85">
        <w:t xml:space="preserve">de </w:t>
      </w:r>
      <w:r w:rsidR="00610C85" w:rsidRPr="00610C85">
        <w:t xml:space="preserve">Business </w:t>
      </w:r>
      <w:proofErr w:type="spellStart"/>
      <w:r w:rsidR="00610C85" w:rsidRPr="00610C85">
        <w:t>Intelligence</w:t>
      </w:r>
      <w:proofErr w:type="spellEnd"/>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46EA607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67901440"/>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4862D236"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w:t>
      </w:r>
      <w:r>
        <w:lastRenderedPageBreak/>
        <w:t xml:space="preserve">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67901441"/>
      <w:r>
        <w:rPr>
          <w:caps w:val="0"/>
        </w:rPr>
        <w:t xml:space="preserve">Planteamiento del </w:t>
      </w:r>
      <w:bookmarkEnd w:id="7"/>
      <w:r w:rsidR="00E94CF7">
        <w:rPr>
          <w:caps w:val="0"/>
        </w:rPr>
        <w:t>trabajo</w:t>
      </w:r>
      <w:bookmarkEnd w:id="8"/>
    </w:p>
    <w:p w14:paraId="79F30DAB" w14:textId="38E083EB"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09671D">
        <w:t>diversos análisis de</w:t>
      </w:r>
      <w:r w:rsidR="004047F4">
        <w:t xml:space="preserve"> 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rá </w:t>
      </w:r>
      <w:r w:rsidR="00694977">
        <w:t>cumplimentar a través de</w:t>
      </w:r>
      <w:r w:rsidR="00612192">
        <w:t xml:space="preserve">l presente proyecto. </w:t>
      </w:r>
    </w:p>
    <w:p w14:paraId="5DF73D87" w14:textId="6F163941" w:rsidR="000D2AFA" w:rsidRDefault="00D21DB1" w:rsidP="006D17A9">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se m</w:t>
      </w:r>
      <w:r w:rsidR="006D17A9">
        <w:t>ostrará</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Pr="000D09A0" w:rsidRDefault="00C308C3" w:rsidP="00C308C3">
      <w:pPr>
        <w:pStyle w:val="Ttulo2"/>
      </w:pPr>
      <w:bookmarkStart w:id="9" w:name="_Toc147741194"/>
      <w:bookmarkStart w:id="10" w:name="_Toc167901442"/>
      <w:r>
        <w:rPr>
          <w:caps w:val="0"/>
        </w:rPr>
        <w:t>Estructura del trabajo</w:t>
      </w:r>
      <w:bookmarkEnd w:id="9"/>
      <w:bookmarkEnd w:id="10"/>
    </w:p>
    <w:p w14:paraId="5EE003A8" w14:textId="24D864DD" w:rsidR="00A760A3" w:rsidRDefault="00801A31" w:rsidP="00A760A3">
      <w:r>
        <w:t xml:space="preserve">Mediante este proyecto se trabajará cada una de las fases del ciclo de vida de los datos. Se comenzará </w:t>
      </w:r>
      <w:r w:rsidR="00A760A3">
        <w:t xml:space="preserve">con la investigación y el análisis de varias herramientas existentes, las cuales tendrán cierto grado de similitud respecto al proyecto presentado. En esta misma sección se valorarán todas las posibles tecnologías a utilizar para su desarrollo, justificando la elección </w:t>
      </w:r>
      <w:r w:rsidR="00CE5B84">
        <w:t>de cada una de las utilizadas.</w:t>
      </w:r>
    </w:p>
    <w:p w14:paraId="6EB4B532" w14:textId="09D0C445" w:rsidR="00A760A3" w:rsidRDefault="00CE5B84" w:rsidP="00A760A3">
      <w:r>
        <w:t>En la sección posterior,</w:t>
      </w:r>
      <w:r w:rsidR="00A760A3">
        <w:t xml:space="preserve"> se definirá el objetivo </w:t>
      </w:r>
      <w:r>
        <w:t>principal y</w:t>
      </w:r>
      <w:r w:rsidR="00A760A3">
        <w:t xml:space="preserve"> los objetivos secundarios del proyecto, englobando desde la exploración y recolección de datos hasta </w:t>
      </w:r>
      <w:r>
        <w:t>su</w:t>
      </w:r>
      <w:r w:rsidR="00A760A3">
        <w:t xml:space="preserve"> visualización.</w:t>
      </w:r>
      <w:r>
        <w:t xml:space="preserve"> Seguidamente, s</w:t>
      </w:r>
      <w:r w:rsidR="00A760A3">
        <w:t>e presentará la metodología utilizada para la gestión del proyect</w:t>
      </w:r>
      <w:r>
        <w:t>o, con sus respectivas herramientas de gestión.</w:t>
      </w:r>
    </w:p>
    <w:p w14:paraId="6DA602AB" w14:textId="759DEC61" w:rsidR="00CE5B84" w:rsidRDefault="00CE5B84" w:rsidP="00CE5B84">
      <w:r>
        <w:t xml:space="preserve">El grosso del proyecto se dividirá </w:t>
      </w:r>
      <w:r w:rsidR="00566798">
        <w:t>mediante</w:t>
      </w:r>
      <w:r>
        <w:t xml:space="preserve"> subapartados, uno por cada fase del ciclo de vida del conjunto de datos:</w:t>
      </w:r>
      <w:r w:rsidRPr="00CE5B84">
        <w:t xml:space="preserve"> </w:t>
      </w:r>
      <w:r>
        <w:t>captura, limpieza y procesamiento, almacenamiento, análisis y visualización</w:t>
      </w:r>
      <w:r w:rsidR="00566798">
        <w:t>.</w:t>
      </w:r>
    </w:p>
    <w:p w14:paraId="090EB80E" w14:textId="77777777" w:rsidR="00566798" w:rsidRDefault="00566798" w:rsidP="00801A31">
      <w:r>
        <w:t xml:space="preserve">En la primera fase, se comenzará explicando la </w:t>
      </w:r>
      <w:r w:rsidR="00801A31">
        <w:t>recogi</w:t>
      </w:r>
      <w:r>
        <w:t>da</w:t>
      </w:r>
      <w:r w:rsidR="00801A31">
        <w:t xml:space="preserve"> </w:t>
      </w:r>
      <w:r>
        <w:t xml:space="preserve">de </w:t>
      </w:r>
      <w:r w:rsidR="00801A31">
        <w:t>datos</w:t>
      </w:r>
      <w:r>
        <w:t xml:space="preserve"> desde unas </w:t>
      </w:r>
      <w:proofErr w:type="spellStart"/>
      <w:r>
        <w:t>APIs</w:t>
      </w:r>
      <w:proofErr w:type="spellEnd"/>
      <w:r>
        <w:t xml:space="preserve"> públicas de Open Data Euskadi y </w:t>
      </w:r>
      <w:proofErr w:type="spellStart"/>
      <w:r>
        <w:t>Euskalmet</w:t>
      </w:r>
      <w:proofErr w:type="spellEnd"/>
      <w:r>
        <w:t>, mediante las cuales se podrán recoger datos</w:t>
      </w:r>
      <w:r w:rsidR="00801A31">
        <w:t xml:space="preserve"> meteorológico</w:t>
      </w:r>
      <w:r>
        <w:t>s</w:t>
      </w:r>
      <w:r w:rsidR="00801A31">
        <w:t xml:space="preserve"> y relacionados con el tráfic</w:t>
      </w:r>
      <w:r>
        <w:t>o</w:t>
      </w:r>
      <w:r w:rsidR="00801A31">
        <w:t xml:space="preserve">. </w:t>
      </w:r>
    </w:p>
    <w:p w14:paraId="0F2DE4DD" w14:textId="77777777" w:rsidR="00566798" w:rsidRDefault="00566798" w:rsidP="00801A31">
      <w:r>
        <w:t xml:space="preserve">En la segunda fase se presentará el procesamiento y la limpieza de los datos recogidos. </w:t>
      </w:r>
      <w:r w:rsidR="00801A31">
        <w:t xml:space="preserve">De todos los datos devueltos por las </w:t>
      </w:r>
      <w:proofErr w:type="spellStart"/>
      <w:r w:rsidR="00801A31">
        <w:t>APIs</w:t>
      </w:r>
      <w:proofErr w:type="spellEnd"/>
      <w:r w:rsidR="00801A31">
        <w:t>, se seleccionarán los que mayor relevancia tengan para la aplicación</w:t>
      </w:r>
      <w:r w:rsidR="002F51E8">
        <w:t>. Una vez seleccionados y previo a la inserción en la base de datos de MongoDB en local</w:t>
      </w:r>
      <w:r w:rsidR="00597AD3">
        <w:t xml:space="preserve">, se realizará la limpieza y el tratamiento de estos, con el fin de almacenar únicamente datos con valor y que por consiguiente generen un Data </w:t>
      </w:r>
      <w:proofErr w:type="spellStart"/>
      <w:r w:rsidR="00597AD3">
        <w:t>Warehouse</w:t>
      </w:r>
      <w:proofErr w:type="spellEnd"/>
      <w:r w:rsidR="00801A31">
        <w:t xml:space="preserve">. </w:t>
      </w:r>
    </w:p>
    <w:p w14:paraId="1FB8A61D" w14:textId="36BAED1A" w:rsidR="00597AD3" w:rsidRDefault="00566798" w:rsidP="00801A31">
      <w:r>
        <w:t xml:space="preserve">En la fase de almacenamiento, se mostrará el guardado de los datos seleccionados y su estructuración </w:t>
      </w:r>
      <w:r w:rsidR="00801A31">
        <w:t xml:space="preserve">en distintas colecciones, lo que al ser una base de datos no relacional simulará las diferentes tablas de lo que sería una base de datos </w:t>
      </w:r>
      <w:r w:rsidR="00B56B0A">
        <w:t>estructurada (</w:t>
      </w:r>
      <w:r w:rsidR="00801A31">
        <w:t>SQL</w:t>
      </w:r>
      <w:r w:rsidR="00B56B0A">
        <w:t xml:space="preserve">). </w:t>
      </w:r>
    </w:p>
    <w:p w14:paraId="1018E285" w14:textId="76D84045" w:rsidR="00801A31" w:rsidRDefault="00566798" w:rsidP="00801A31">
      <w:r>
        <w:lastRenderedPageBreak/>
        <w:t>Para la cuarta fase, fase de análisis, se comenzará realizando un</w:t>
      </w:r>
      <w:r w:rsidR="00801A31">
        <w:t xml:space="preserve"> </w:t>
      </w:r>
      <w:r w:rsidR="00B56B0A">
        <w:t>análisis exploratorio de datos (</w:t>
      </w:r>
      <w:r w:rsidR="00DB206D">
        <w:t>EDA</w:t>
      </w:r>
      <w:r w:rsidR="00B56B0A">
        <w:t>)</w:t>
      </w:r>
      <w:r w:rsidR="00801A31">
        <w:t>, con el fin de entender en mayor profundidad los valores que dichos datos pueden tomar.</w:t>
      </w:r>
      <w:r w:rsidR="00597AD3">
        <w:t xml:space="preserve"> </w:t>
      </w:r>
      <w:r w:rsidR="00801A31">
        <w:t xml:space="preserve">Tras realizar dicho </w:t>
      </w:r>
      <w:r w:rsidR="002F51E8">
        <w:t>análisis,</w:t>
      </w:r>
      <w:r w:rsidR="00801A31">
        <w:t xml:space="preserve"> se plantearán </w:t>
      </w:r>
      <w:r w:rsidR="00483D2A">
        <w:t>diversas</w:t>
      </w:r>
      <w:r w:rsidR="00801A31">
        <w:t xml:space="preserve"> técnicas de IA</w:t>
      </w:r>
      <w:r w:rsidR="002F51E8">
        <w:t xml:space="preserve"> </w:t>
      </w:r>
      <w:r w:rsidR="00801A31">
        <w:t>para poder obtener predicciones de l</w:t>
      </w:r>
      <w:r w:rsidR="00162590">
        <w:t>o</w:t>
      </w:r>
      <w:r w:rsidR="00801A31">
        <w:t xml:space="preserve">s </w:t>
      </w:r>
      <w:r w:rsidR="00162590">
        <w:t>diferentes indicadores meteorológicos</w:t>
      </w:r>
      <w:r w:rsidR="00597AD3">
        <w:t xml:space="preserve"> y</w:t>
      </w:r>
      <w:r w:rsidR="00162590">
        <w:t xml:space="preserve"> referentes al</w:t>
      </w:r>
      <w:r w:rsidR="00801A31">
        <w:t xml:space="preserve"> tráfico que existirá</w:t>
      </w:r>
      <w:r w:rsidR="00597AD3">
        <w:t>n</w:t>
      </w:r>
      <w:r w:rsidR="00162590">
        <w:t xml:space="preserve"> durante</w:t>
      </w:r>
      <w:r w:rsidR="00801A31">
        <w:t xml:space="preserve"> los </w:t>
      </w:r>
      <w:r w:rsidR="00162590">
        <w:t xml:space="preserve">próximos </w:t>
      </w:r>
      <w:r w:rsidR="00801A31">
        <w:t>día</w:t>
      </w:r>
      <w:r w:rsidR="00162590">
        <w:t>s</w:t>
      </w:r>
      <w:r w:rsidR="00801A31">
        <w:t>. Para ello</w:t>
      </w:r>
      <w:r w:rsidR="002F51E8">
        <w:t>, se utilizarán varios tipos de regresiones y redes neuronales.</w:t>
      </w:r>
      <w:r w:rsidR="00597AD3">
        <w:t xml:space="preserve"> S</w:t>
      </w:r>
      <w:r w:rsidR="00801A31">
        <w:t>e tendrán en cuenta todos los históricos registrados en la base de datos, así como diferentes atributos que ponderarán según su correlación</w:t>
      </w:r>
      <w:r w:rsidR="00597AD3">
        <w:t xml:space="preserve"> y permitirán </w:t>
      </w:r>
      <w:r w:rsidR="00F22A8A">
        <w:t>realizar el</w:t>
      </w:r>
      <w:r w:rsidR="00597AD3">
        <w:t xml:space="preserve"> entrenamiento </w:t>
      </w:r>
      <w:r w:rsidR="00F22A8A">
        <w:t>óptimo</w:t>
      </w:r>
      <w:r w:rsidR="00597AD3">
        <w:t xml:space="preserve"> para el modelo en cuestión.</w:t>
      </w:r>
    </w:p>
    <w:p w14:paraId="3BE63856" w14:textId="4CB509EF" w:rsidR="00483D2A" w:rsidRDefault="00801A31" w:rsidP="00483D2A">
      <w:r>
        <w:t xml:space="preserve">Una vez </w:t>
      </w:r>
      <w:r w:rsidR="007D19E2">
        <w:t>obtenidas</w:t>
      </w:r>
      <w:r>
        <w:t xml:space="preserve"> las predicciones, se comenzará la fase de visualización. </w:t>
      </w:r>
      <w:r w:rsidR="00F22A8A">
        <w:t>El desarrollo de esta fase se llevará a cabo utilizando</w:t>
      </w:r>
      <w:r>
        <w:t xml:space="preserve"> herramienta</w:t>
      </w:r>
      <w:r w:rsidR="00F22A8A">
        <w:t>s</w:t>
      </w:r>
      <w:r>
        <w:t xml:space="preserve"> de </w:t>
      </w:r>
      <w:r w:rsidR="00F527EC">
        <w:t>BI</w:t>
      </w:r>
      <w:r w:rsidR="00DB206D">
        <w:t xml:space="preserve"> </w:t>
      </w:r>
      <w:r>
        <w:t xml:space="preserve">como </w:t>
      </w:r>
      <w:proofErr w:type="spellStart"/>
      <w:r>
        <w:t>PowerBI</w:t>
      </w:r>
      <w:proofErr w:type="spellEnd"/>
      <w:r w:rsidR="00F22A8A">
        <w:t>. De esta forma, se podrán</w:t>
      </w:r>
      <w:r>
        <w:t xml:space="preserve"> visualizar los datos que mayor valor aporten</w:t>
      </w:r>
      <w:r w:rsidR="00F22A8A">
        <w:t xml:space="preserve"> al proyecto</w:t>
      </w:r>
      <w:commentRangeStart w:id="11"/>
      <w:r>
        <w:t xml:space="preserve">. Asimismo, </w:t>
      </w:r>
      <w:r w:rsidR="00483D2A">
        <w:t>los datos serán ubicados en varios</w:t>
      </w:r>
      <w:r>
        <w:t xml:space="preserve"> </w:t>
      </w:r>
      <w:proofErr w:type="spellStart"/>
      <w:r>
        <w:t>dashboard</w:t>
      </w:r>
      <w:r w:rsidR="00483D2A">
        <w:t>s</w:t>
      </w:r>
      <w:proofErr w:type="spellEnd"/>
      <w:r w:rsidR="00483D2A">
        <w:t>, de acuerdo con el área al que pertenezca cada dato: tráfico, incidencias en carretera, temperatura, precipitaciones…</w:t>
      </w:r>
      <w:commentRangeEnd w:id="11"/>
      <w:r w:rsidR="00483D2A">
        <w:rPr>
          <w:rStyle w:val="Refdecomentario"/>
        </w:rPr>
        <w:commentReference w:id="11"/>
      </w:r>
    </w:p>
    <w:p w14:paraId="76BB7A18" w14:textId="5E1F1D2C" w:rsidR="00030020" w:rsidRDefault="00566798" w:rsidP="00C308C3">
      <w:r>
        <w:t xml:space="preserve">Tras el desarrollo del proyecto, se </w:t>
      </w:r>
      <w:r w:rsidR="00030020">
        <w:t>detallarán</w:t>
      </w:r>
      <w:r>
        <w:t xml:space="preserve"> aspectos de una índole más genérica como son el p</w:t>
      </w:r>
      <w:r w:rsidRPr="00566798">
        <w:t>lan de trabajo y gestión del proyecto</w:t>
      </w:r>
      <w:r w:rsidR="00030020">
        <w:t>. En este apartado, se desglosará la planificación realizada para poder cumplir con el proyecto ademase de presentar las diferentes limitaciones y problemáticas que han podido existir durante el transcurso del mismo.</w:t>
      </w:r>
    </w:p>
    <w:p w14:paraId="03D3F7BB" w14:textId="483B1714" w:rsidR="00C308C3" w:rsidRPr="006403BD" w:rsidRDefault="00030020" w:rsidP="00C308C3">
      <w:r>
        <w:t xml:space="preserve">Finalmente, se expondrán los resultados y conclusiones obtenidas, permitiendo conocer el resultado final de dicho proyecto. </w:t>
      </w:r>
    </w:p>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2" w:name="_Toc147741195"/>
      <w:bookmarkStart w:id="13" w:name="_Toc167901443"/>
      <w:r>
        <w:rPr>
          <w:caps w:val="0"/>
        </w:rPr>
        <w:lastRenderedPageBreak/>
        <w:t>Contexto y estado del arte</w:t>
      </w:r>
      <w:bookmarkEnd w:id="12"/>
      <w:bookmarkEnd w:id="13"/>
    </w:p>
    <w:p w14:paraId="59569E0C" w14:textId="66165E78" w:rsidR="00F85354" w:rsidRDefault="00C23992" w:rsidP="00F55627">
      <w:pPr>
        <w:pStyle w:val="Ttulo2"/>
        <w:ind w:left="716"/>
        <w:rPr>
          <w:caps w:val="0"/>
        </w:rPr>
      </w:pPr>
      <w:bookmarkStart w:id="14" w:name="_Toc167901444"/>
      <w:r>
        <w:rPr>
          <w:caps w:val="0"/>
        </w:rPr>
        <w:t>Contexto del problema</w:t>
      </w:r>
      <w:bookmarkEnd w:id="14"/>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5"/>
      <w:r>
        <w:t xml:space="preserve"> </w:t>
      </w:r>
      <w:commentRangeEnd w:id="15"/>
      <w:r w:rsidR="00B751D4">
        <w:rPr>
          <w:rStyle w:val="Refdecomentario"/>
        </w:rPr>
        <w:commentReference w:id="15"/>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08F82086"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7"/>
      <w:r w:rsidR="000A0B45">
        <w:t xml:space="preserve"> </w:t>
      </w:r>
      <w:commentRangeEnd w:id="17"/>
      <w:r w:rsidR="00B751D4">
        <w:rPr>
          <w:rStyle w:val="Refdecomentario"/>
        </w:rPr>
        <w:commentReference w:id="17"/>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8"/>
      <w:r w:rsidR="00290650">
        <w:t xml:space="preserve"> </w:t>
      </w:r>
      <w:commentRangeEnd w:id="18"/>
      <w:r w:rsidR="00B751D4">
        <w:rPr>
          <w:rStyle w:val="Refdecomentario"/>
        </w:rPr>
        <w:commentReference w:id="18"/>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19"/>
      <w:r w:rsidR="00007F50">
        <w:t xml:space="preserve"> </w:t>
      </w:r>
      <w:commentRangeEnd w:id="19"/>
      <w:r w:rsidR="00B751D4">
        <w:rPr>
          <w:rStyle w:val="Refdecomentario"/>
        </w:rPr>
        <w:commentReference w:id="19"/>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0" w:name="_Toc167901445"/>
      <w:r>
        <w:rPr>
          <w:caps w:val="0"/>
        </w:rPr>
        <w:lastRenderedPageBreak/>
        <w:t>Estado del arte</w:t>
      </w:r>
      <w:r w:rsidR="0005699F">
        <w:rPr>
          <w:caps w:val="0"/>
        </w:rPr>
        <w:t xml:space="preserve"> de herramientas similares existentes</w:t>
      </w:r>
      <w:bookmarkEnd w:id="20"/>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21" w:name="_Toc167901446"/>
      <w:proofErr w:type="spellStart"/>
      <w:r>
        <w:t>MeteoRuta</w:t>
      </w:r>
      <w:bookmarkEnd w:id="21"/>
      <w:proofErr w:type="spellEnd"/>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2"/>
      <w:r>
        <w:t xml:space="preserve"> </w:t>
      </w:r>
      <w:commentRangeEnd w:id="22"/>
      <w:r w:rsidR="00B751D4">
        <w:rPr>
          <w:rStyle w:val="Refdecomentario"/>
        </w:rPr>
        <w:commentReference w:id="22"/>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3"/>
      <w:r w:rsidR="00BB5B73">
        <w:t xml:space="preserve"> </w:t>
      </w:r>
      <w:commentRangeEnd w:id="23"/>
      <w:r w:rsidR="00B751D4">
        <w:rPr>
          <w:rStyle w:val="Refdecomentario"/>
        </w:rPr>
        <w:commentReference w:id="23"/>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77777777" w:rsidR="009B0758" w:rsidRPr="00F37CFB" w:rsidRDefault="009B0758" w:rsidP="009B0758">
      <w:pPr>
        <w:rPr>
          <w:i/>
          <w:iCs/>
        </w:rPr>
      </w:pPr>
      <w:bookmarkStart w:id="24" w:name="_Toc165399723"/>
      <w:r w:rsidRPr="00F37CFB">
        <w:rPr>
          <w:noProof/>
        </w:rPr>
        <w:drawing>
          <wp:anchor distT="0" distB="107950" distL="114300" distR="114300" simplePos="0" relativeHeight="251659264"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8">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24"/>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03F93028"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realiza un análisis tan detallado del tráfico como realizará “</w:t>
      </w:r>
      <w:proofErr w:type="spellStart"/>
      <w:r w:rsidR="00C921D5">
        <w:t>Biker</w:t>
      </w:r>
      <w:proofErr w:type="spellEnd"/>
      <w:r w:rsidR="00C74A60">
        <w:t>”</w:t>
      </w:r>
      <w:r w:rsidR="00C921D5">
        <w:t xml:space="preserve">.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25" w:name="_Toc167901447"/>
      <w:proofErr w:type="spellStart"/>
      <w:r>
        <w:t>Comobity</w:t>
      </w:r>
      <w:bookmarkEnd w:id="25"/>
      <w:proofErr w:type="spellEnd"/>
    </w:p>
    <w:p w14:paraId="177460CB" w14:textId="0E568F64" w:rsidR="00A30720" w:rsidRDefault="00BB5B73" w:rsidP="00F37CFB">
      <w:r>
        <w:t xml:space="preserve">Otra aplicación que puede tener relación en lo que al ámbito de movilidad se refiere, es la aplicación de </w:t>
      </w:r>
      <w:proofErr w:type="spellStart"/>
      <w:r>
        <w:t>Comobity</w:t>
      </w:r>
      <w:commentRangeStart w:id="26"/>
      <w:proofErr w:type="spellEnd"/>
      <w:r>
        <w:t xml:space="preserve"> </w:t>
      </w:r>
      <w:commentRangeEnd w:id="26"/>
      <w:r w:rsidR="00B751D4">
        <w:rPr>
          <w:rStyle w:val="Refdecomentario"/>
        </w:rPr>
        <w:commentReference w:id="26"/>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0D0FD60C" w:rsidR="00634CB4" w:rsidRDefault="00634CB4" w:rsidP="00F37CFB">
      <w:r>
        <w:t>En comparación con “</w:t>
      </w:r>
      <w:proofErr w:type="spellStart"/>
      <w:r>
        <w:t>Biker</w:t>
      </w:r>
      <w:proofErr w:type="spellEnd"/>
      <w:r>
        <w:t xml:space="preserve">”, el análisis </w:t>
      </w:r>
      <w:r w:rsidR="003945A6">
        <w:t xml:space="preserve">que </w:t>
      </w:r>
      <w:proofErr w:type="spellStart"/>
      <w:r w:rsidR="003945A6">
        <w:t>Comobity</w:t>
      </w:r>
      <w:proofErr w:type="spellEnd"/>
      <w:r w:rsidR="003945A6">
        <w:t xml:space="preserve">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en tiempo real. Se ha de mencionar también, que </w:t>
      </w:r>
      <w:proofErr w:type="spellStart"/>
      <w:r>
        <w:t>Comobity</w:t>
      </w:r>
      <w:proofErr w:type="spellEnd"/>
      <w:r>
        <w:t xml:space="preserve"> no hace ninguna referencia al análisis meteorológico, </w:t>
      </w:r>
      <w:r w:rsidR="00C74A60">
        <w:t>lo</w:t>
      </w:r>
      <w:r>
        <w:t xml:space="preserve"> </w:t>
      </w:r>
      <w:r w:rsidR="00C74A60">
        <w:t>que</w:t>
      </w:r>
      <w:r>
        <w:t xml:space="preserve"> en “</w:t>
      </w:r>
      <w:proofErr w:type="spellStart"/>
      <w:r>
        <w:t>Biker</w:t>
      </w:r>
      <w:proofErr w:type="spellEnd"/>
      <w:r>
        <w:t>” toma un importante valor.</w:t>
      </w:r>
    </w:p>
    <w:p w14:paraId="0EC2195B" w14:textId="77777777" w:rsidR="00634CB4" w:rsidRDefault="00634CB4" w:rsidP="00F37CFB"/>
    <w:p w14:paraId="66D2929F" w14:textId="77777777" w:rsidR="00634CB4" w:rsidRDefault="00634CB4" w:rsidP="00F37CFB"/>
    <w:p w14:paraId="50BF21CF" w14:textId="1981C390" w:rsidR="00F37CFB" w:rsidRPr="00F37CFB" w:rsidRDefault="00634CB4" w:rsidP="00F37CFB">
      <w:pPr>
        <w:rPr>
          <w:i/>
          <w:iCs/>
        </w:rPr>
      </w:pPr>
      <w:bookmarkStart w:id="27" w:name="_Toc165399724"/>
      <w:bookmarkStart w:id="28" w:name="_Hlk165399679"/>
      <w:r w:rsidRPr="00F37CFB">
        <w:rPr>
          <w:noProof/>
        </w:rPr>
        <w:lastRenderedPageBreak/>
        <w:drawing>
          <wp:anchor distT="0" distB="107950" distL="114300" distR="114300" simplePos="0" relativeHeight="251656192"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9">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F37CFB" w:rsidRPr="00F37CFB">
        <w:rPr>
          <w:b/>
          <w:bCs/>
          <w:noProof/>
        </w:rPr>
        <w:t>2</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27"/>
    </w:p>
    <w:bookmarkEnd w:id="28"/>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9" w:name="_Toc167901448"/>
      <w:r>
        <w:t>TuTiempo.net</w:t>
      </w:r>
      <w:bookmarkEnd w:id="29"/>
    </w:p>
    <w:p w14:paraId="4B34C152" w14:textId="6ED6E5E5" w:rsidR="0017234A" w:rsidRDefault="000B5DE1" w:rsidP="00BB5B73">
      <w:r>
        <w:t xml:space="preserve">La </w:t>
      </w:r>
      <w:r w:rsidR="00634CB4">
        <w:t>web de TuTiempo.net</w:t>
      </w:r>
      <w:commentRangeStart w:id="30"/>
      <w:r w:rsidR="00BD009D">
        <w:t xml:space="preserve"> </w:t>
      </w:r>
      <w:commentRangeEnd w:id="30"/>
      <w:r w:rsidR="00B751D4">
        <w:rPr>
          <w:rStyle w:val="Refdecomentario"/>
        </w:rPr>
        <w:commentReference w:id="30"/>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w:t>
      </w:r>
      <w:proofErr w:type="spellStart"/>
      <w:r>
        <w:t>Biker</w:t>
      </w:r>
      <w:proofErr w:type="spellEnd"/>
      <w:r>
        <w:t>”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33AF35F0" w:rsidR="00F37CFB" w:rsidRPr="00F37CFB" w:rsidRDefault="00F37CFB" w:rsidP="00F37CFB">
      <w:pPr>
        <w:rPr>
          <w:i/>
          <w:iCs/>
        </w:rPr>
      </w:pPr>
      <w:bookmarkStart w:id="31" w:name="_Toc16539972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w:t>
      </w:r>
      <w:r w:rsidRPr="00F37CFB">
        <w:rPr>
          <w:b/>
          <w:bCs/>
        </w:rPr>
        <w:fldChar w:fldCharType="end"/>
      </w:r>
      <w:r w:rsidRPr="00F37CFB">
        <w:rPr>
          <w:b/>
          <w:bCs/>
        </w:rPr>
        <w:t>.</w:t>
      </w:r>
      <w:r w:rsidRPr="002A3D58">
        <w:t xml:space="preserve"> </w:t>
      </w:r>
      <w:r w:rsidRPr="00F37CFB">
        <w:rPr>
          <w:i/>
          <w:iCs/>
        </w:rPr>
        <w:t>Captura de la web TuTiempo.net.</w:t>
      </w:r>
      <w:bookmarkEnd w:id="31"/>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32" w:name="_Toc167901449"/>
      <w:proofErr w:type="spellStart"/>
      <w:r>
        <w:t>Flare</w:t>
      </w:r>
      <w:bookmarkEnd w:id="32"/>
      <w:proofErr w:type="spellEnd"/>
    </w:p>
    <w:p w14:paraId="7BA6B7C2" w14:textId="24D90411" w:rsidR="00F134D2" w:rsidRDefault="00F134D2" w:rsidP="00F134D2">
      <w:r>
        <w:t xml:space="preserve">Por último, se presenta la aplicación de </w:t>
      </w:r>
      <w:proofErr w:type="spellStart"/>
      <w:r>
        <w:t>Flare</w:t>
      </w:r>
      <w:commentRangeStart w:id="33"/>
      <w:proofErr w:type="spellEnd"/>
      <w:r>
        <w:t xml:space="preserve"> </w:t>
      </w:r>
      <w:commentRangeEnd w:id="33"/>
      <w:r w:rsidR="00B751D4">
        <w:rPr>
          <w:rStyle w:val="Refdecomentario"/>
        </w:rPr>
        <w:commentReference w:id="33"/>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4" w:name="_Toc147741261"/>
      <w:bookmarkStart w:id="35" w:name="_Toc155691447"/>
      <w:bookmarkStart w:id="36" w:name="_Toc155946892"/>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4"/>
      <w:bookmarkEnd w:id="35"/>
      <w:bookmarkEnd w:id="36"/>
      <w:r>
        <w:rPr>
          <w:b w:val="0"/>
          <w:bCs w:val="0"/>
          <w:i/>
          <w:iCs/>
          <w:sz w:val="24"/>
          <w:szCs w:val="24"/>
        </w:rPr>
        <w:t>Tabla comparativa de las herramientas analizadas.</w:t>
      </w:r>
    </w:p>
    <w:tbl>
      <w:tblPr>
        <w:tblStyle w:val="Tablaconcuadrcula"/>
        <w:tblW w:w="0" w:type="auto"/>
        <w:tblLook w:val="04A0" w:firstRow="1" w:lastRow="0" w:firstColumn="1" w:lastColumn="0" w:noHBand="0" w:noVBand="1"/>
      </w:tblPr>
      <w:tblGrid>
        <w:gridCol w:w="3227"/>
        <w:gridCol w:w="1701"/>
        <w:gridCol w:w="1399"/>
        <w:gridCol w:w="1582"/>
        <w:gridCol w:w="1378"/>
      </w:tblGrid>
      <w:tr w:rsidR="00A508D7" w14:paraId="7BA1F269" w14:textId="77777777" w:rsidTr="007E20AF">
        <w:tc>
          <w:tcPr>
            <w:tcW w:w="3227" w:type="dxa"/>
          </w:tcPr>
          <w:p w14:paraId="55041074" w14:textId="14C130FD" w:rsidR="00A508D7" w:rsidRDefault="007E20AF" w:rsidP="0005699F">
            <w:r>
              <w:t>Herramienta</w:t>
            </w:r>
          </w:p>
        </w:tc>
        <w:tc>
          <w:tcPr>
            <w:tcW w:w="1701" w:type="dxa"/>
          </w:tcPr>
          <w:p w14:paraId="7F924B4C" w14:textId="60076A81" w:rsidR="00A508D7" w:rsidRDefault="00A508D7" w:rsidP="0005699F">
            <w:proofErr w:type="spellStart"/>
            <w:r>
              <w:t>MeteoRuta</w:t>
            </w:r>
            <w:proofErr w:type="spellEnd"/>
          </w:p>
        </w:tc>
        <w:tc>
          <w:tcPr>
            <w:tcW w:w="1399" w:type="dxa"/>
          </w:tcPr>
          <w:p w14:paraId="17F824B5" w14:textId="699A8169" w:rsidR="00A508D7" w:rsidRDefault="00A508D7" w:rsidP="0005699F">
            <w:proofErr w:type="spellStart"/>
            <w:r>
              <w:t>Comobity</w:t>
            </w:r>
            <w:proofErr w:type="spellEnd"/>
          </w:p>
        </w:tc>
        <w:tc>
          <w:tcPr>
            <w:tcW w:w="1582" w:type="dxa"/>
          </w:tcPr>
          <w:p w14:paraId="25A5032E" w14:textId="6AF299BC" w:rsidR="00A508D7" w:rsidRDefault="00A508D7" w:rsidP="0005699F">
            <w:r>
              <w:t>TuTiempo.net</w:t>
            </w:r>
          </w:p>
        </w:tc>
        <w:tc>
          <w:tcPr>
            <w:tcW w:w="1378" w:type="dxa"/>
          </w:tcPr>
          <w:p w14:paraId="4677C3DE" w14:textId="620148F6" w:rsidR="00A508D7" w:rsidRDefault="00A508D7" w:rsidP="0005699F">
            <w:proofErr w:type="spellStart"/>
            <w:r>
              <w:t>Flare</w:t>
            </w:r>
            <w:proofErr w:type="spellEnd"/>
          </w:p>
        </w:tc>
      </w:tr>
      <w:tr w:rsidR="00A508D7" w14:paraId="45759ED7" w14:textId="77777777" w:rsidTr="007E20AF">
        <w:tc>
          <w:tcPr>
            <w:tcW w:w="3227" w:type="dxa"/>
          </w:tcPr>
          <w:p w14:paraId="0EDDB363" w14:textId="7B8B612D" w:rsidR="00A508D7" w:rsidRDefault="00A508D7" w:rsidP="0005699F">
            <w:r>
              <w:t>Finalidad principal</w:t>
            </w:r>
          </w:p>
        </w:tc>
        <w:tc>
          <w:tcPr>
            <w:tcW w:w="1701" w:type="dxa"/>
          </w:tcPr>
          <w:p w14:paraId="308E878D" w14:textId="24A34DD0" w:rsidR="00A508D7" w:rsidRDefault="00A508D7" w:rsidP="0005699F">
            <w:r>
              <w:t>Informar</w:t>
            </w:r>
          </w:p>
        </w:tc>
        <w:tc>
          <w:tcPr>
            <w:tcW w:w="1399" w:type="dxa"/>
          </w:tcPr>
          <w:p w14:paraId="6A379F93" w14:textId="14753BBA" w:rsidR="00A508D7" w:rsidRDefault="00A508D7" w:rsidP="0005699F">
            <w:r>
              <w:t>Proteger</w:t>
            </w:r>
          </w:p>
        </w:tc>
        <w:tc>
          <w:tcPr>
            <w:tcW w:w="1582" w:type="dxa"/>
          </w:tcPr>
          <w:p w14:paraId="72F1B699" w14:textId="04312581" w:rsidR="00A508D7" w:rsidRDefault="00A508D7" w:rsidP="0005699F">
            <w:r>
              <w:t>Informar</w:t>
            </w:r>
          </w:p>
        </w:tc>
        <w:tc>
          <w:tcPr>
            <w:tcW w:w="1378" w:type="dxa"/>
          </w:tcPr>
          <w:p w14:paraId="3DF6F083" w14:textId="3C4DB512" w:rsidR="00A508D7" w:rsidRDefault="00A508D7" w:rsidP="0005699F">
            <w:r>
              <w:t>Socorrer</w:t>
            </w:r>
          </w:p>
        </w:tc>
      </w:tr>
      <w:tr w:rsidR="00A508D7" w14:paraId="16D55824" w14:textId="77777777" w:rsidTr="007E20AF">
        <w:tc>
          <w:tcPr>
            <w:tcW w:w="3227" w:type="dxa"/>
          </w:tcPr>
          <w:p w14:paraId="2483FF0C" w14:textId="36B39549" w:rsidR="00A508D7" w:rsidRDefault="00A508D7" w:rsidP="0005699F">
            <w:r>
              <w:t>Año de lanzamiento</w:t>
            </w:r>
          </w:p>
        </w:tc>
        <w:tc>
          <w:tcPr>
            <w:tcW w:w="1701" w:type="dxa"/>
          </w:tcPr>
          <w:p w14:paraId="76DC28AD" w14:textId="01E5CFC0" w:rsidR="00A508D7" w:rsidRDefault="00A27D78" w:rsidP="0005699F">
            <w:r>
              <w:t>2014</w:t>
            </w:r>
          </w:p>
        </w:tc>
        <w:tc>
          <w:tcPr>
            <w:tcW w:w="1399" w:type="dxa"/>
          </w:tcPr>
          <w:p w14:paraId="77117353" w14:textId="01892D20" w:rsidR="00A508D7" w:rsidRDefault="00A27D78" w:rsidP="0005699F">
            <w:r>
              <w:t>2015</w:t>
            </w:r>
          </w:p>
        </w:tc>
        <w:tc>
          <w:tcPr>
            <w:tcW w:w="1582" w:type="dxa"/>
          </w:tcPr>
          <w:p w14:paraId="7382285E" w14:textId="19B42602" w:rsidR="00A508D7" w:rsidRDefault="00A27D78" w:rsidP="0005699F">
            <w:r>
              <w:t>2005</w:t>
            </w:r>
          </w:p>
        </w:tc>
        <w:tc>
          <w:tcPr>
            <w:tcW w:w="1378" w:type="dxa"/>
          </w:tcPr>
          <w:p w14:paraId="635389AB" w14:textId="1B9D924A" w:rsidR="00A508D7" w:rsidRDefault="00A27D78" w:rsidP="0005699F">
            <w:r>
              <w:t>2022</w:t>
            </w:r>
          </w:p>
        </w:tc>
      </w:tr>
      <w:tr w:rsidR="00A508D7" w14:paraId="04D88990" w14:textId="77777777" w:rsidTr="007E20AF">
        <w:tc>
          <w:tcPr>
            <w:tcW w:w="3227" w:type="dxa"/>
          </w:tcPr>
          <w:p w14:paraId="4C5B825C" w14:textId="0286261D" w:rsidR="00A508D7" w:rsidRDefault="00A508D7" w:rsidP="0005699F">
            <w:r>
              <w:t>Alcance</w:t>
            </w:r>
          </w:p>
        </w:tc>
        <w:tc>
          <w:tcPr>
            <w:tcW w:w="1701" w:type="dxa"/>
          </w:tcPr>
          <w:p w14:paraId="12F7941A" w14:textId="467F0A7E" w:rsidR="00A508D7" w:rsidRDefault="00A508D7" w:rsidP="0005699F">
            <w:r>
              <w:t>España</w:t>
            </w:r>
          </w:p>
        </w:tc>
        <w:tc>
          <w:tcPr>
            <w:tcW w:w="1399" w:type="dxa"/>
          </w:tcPr>
          <w:p w14:paraId="6DA4DE9B" w14:textId="29D8A621" w:rsidR="00A508D7" w:rsidRDefault="00A27D78" w:rsidP="0005699F">
            <w:r>
              <w:t>España</w:t>
            </w:r>
          </w:p>
        </w:tc>
        <w:tc>
          <w:tcPr>
            <w:tcW w:w="1582" w:type="dxa"/>
          </w:tcPr>
          <w:p w14:paraId="68FCE2AF" w14:textId="75D3E1C9" w:rsidR="00A508D7" w:rsidRDefault="00A27D78" w:rsidP="0005699F">
            <w:r>
              <w:t>España</w:t>
            </w:r>
          </w:p>
        </w:tc>
        <w:tc>
          <w:tcPr>
            <w:tcW w:w="1378" w:type="dxa"/>
          </w:tcPr>
          <w:p w14:paraId="48912F83" w14:textId="7F0BE88C" w:rsidR="00A508D7" w:rsidRDefault="00A27D78" w:rsidP="00A27D78">
            <w:pPr>
              <w:ind w:left="360"/>
            </w:pPr>
            <w:r>
              <w:t>-</w:t>
            </w:r>
          </w:p>
        </w:tc>
      </w:tr>
      <w:tr w:rsidR="00A27D78" w14:paraId="37AA7F29" w14:textId="77777777" w:rsidTr="007E20AF">
        <w:tc>
          <w:tcPr>
            <w:tcW w:w="3227" w:type="dxa"/>
          </w:tcPr>
          <w:p w14:paraId="42EEC028" w14:textId="0320C226" w:rsidR="00A27D78" w:rsidRDefault="00A27D78" w:rsidP="0005699F">
            <w:r>
              <w:t>Información meteorológica</w:t>
            </w:r>
          </w:p>
        </w:tc>
        <w:tc>
          <w:tcPr>
            <w:tcW w:w="1701" w:type="dxa"/>
          </w:tcPr>
          <w:p w14:paraId="5C4E8F9A" w14:textId="3CC2F6F0" w:rsidR="00A27D78" w:rsidRDefault="00A27D78" w:rsidP="0005699F">
            <w:r>
              <w:t>S</w:t>
            </w:r>
            <w:r w:rsidR="007E20AF">
              <w:t>í</w:t>
            </w:r>
          </w:p>
        </w:tc>
        <w:tc>
          <w:tcPr>
            <w:tcW w:w="1399" w:type="dxa"/>
          </w:tcPr>
          <w:p w14:paraId="4CE7F550" w14:textId="1230EFA4" w:rsidR="00A27D78" w:rsidRDefault="00A27D78" w:rsidP="0005699F">
            <w:r>
              <w:t>No</w:t>
            </w:r>
          </w:p>
        </w:tc>
        <w:tc>
          <w:tcPr>
            <w:tcW w:w="1582" w:type="dxa"/>
          </w:tcPr>
          <w:p w14:paraId="79BAED41" w14:textId="1AF508AD" w:rsidR="00A27D78" w:rsidRDefault="007E20AF" w:rsidP="0005699F">
            <w:r>
              <w:t>Sí</w:t>
            </w:r>
          </w:p>
        </w:tc>
        <w:tc>
          <w:tcPr>
            <w:tcW w:w="1378" w:type="dxa"/>
          </w:tcPr>
          <w:p w14:paraId="132CC5BC" w14:textId="102C2283" w:rsidR="00A27D78" w:rsidRDefault="00A27D78" w:rsidP="0005699F">
            <w:r>
              <w:t>No</w:t>
            </w:r>
          </w:p>
        </w:tc>
      </w:tr>
      <w:tr w:rsidR="00A27D78" w14:paraId="70F5D7B8" w14:textId="77777777" w:rsidTr="007E20AF">
        <w:tc>
          <w:tcPr>
            <w:tcW w:w="3227" w:type="dxa"/>
          </w:tcPr>
          <w:p w14:paraId="023C5B3C" w14:textId="57937459" w:rsidR="00A27D78" w:rsidRDefault="00A27D78" w:rsidP="0005699F">
            <w:r>
              <w:t>Información del tráfico</w:t>
            </w:r>
          </w:p>
        </w:tc>
        <w:tc>
          <w:tcPr>
            <w:tcW w:w="1701" w:type="dxa"/>
          </w:tcPr>
          <w:p w14:paraId="6084BC4D" w14:textId="691C55BD" w:rsidR="00A27D78" w:rsidRDefault="00A27D78" w:rsidP="0005699F">
            <w:r>
              <w:t>S</w:t>
            </w:r>
            <w:r w:rsidR="007E20AF">
              <w:t>í</w:t>
            </w:r>
          </w:p>
        </w:tc>
        <w:tc>
          <w:tcPr>
            <w:tcW w:w="1399" w:type="dxa"/>
          </w:tcPr>
          <w:p w14:paraId="5F38B5F5" w14:textId="5F50463C" w:rsidR="00A27D78" w:rsidRDefault="007E20AF" w:rsidP="0005699F">
            <w:r>
              <w:t>Sí</w:t>
            </w:r>
          </w:p>
        </w:tc>
        <w:tc>
          <w:tcPr>
            <w:tcW w:w="1582" w:type="dxa"/>
          </w:tcPr>
          <w:p w14:paraId="1DA95CA3" w14:textId="0AA374E8" w:rsidR="00A27D78" w:rsidRDefault="007E20AF" w:rsidP="0005699F">
            <w:r>
              <w:t>Sí</w:t>
            </w:r>
          </w:p>
        </w:tc>
        <w:tc>
          <w:tcPr>
            <w:tcW w:w="1378" w:type="dxa"/>
          </w:tcPr>
          <w:p w14:paraId="05538A86" w14:textId="6888ECB5" w:rsidR="00A27D78" w:rsidRDefault="00A27D78" w:rsidP="0005699F">
            <w:r>
              <w:t>No</w:t>
            </w:r>
          </w:p>
        </w:tc>
      </w:tr>
      <w:tr w:rsidR="00A508D7" w14:paraId="40B01438" w14:textId="77777777" w:rsidTr="007E20AF">
        <w:tc>
          <w:tcPr>
            <w:tcW w:w="3227" w:type="dxa"/>
          </w:tcPr>
          <w:p w14:paraId="02220C0B" w14:textId="72D8422A" w:rsidR="00A508D7" w:rsidRDefault="00A508D7" w:rsidP="0005699F">
            <w:r>
              <w:t>Visualización gráfica</w:t>
            </w:r>
          </w:p>
        </w:tc>
        <w:tc>
          <w:tcPr>
            <w:tcW w:w="1701" w:type="dxa"/>
          </w:tcPr>
          <w:p w14:paraId="00297301" w14:textId="76E9A7A3" w:rsidR="00A508D7" w:rsidRDefault="00A27D78" w:rsidP="0005699F">
            <w:r>
              <w:t>S</w:t>
            </w:r>
            <w:r w:rsidR="007E20AF">
              <w:t>í</w:t>
            </w:r>
          </w:p>
        </w:tc>
        <w:tc>
          <w:tcPr>
            <w:tcW w:w="1399" w:type="dxa"/>
          </w:tcPr>
          <w:p w14:paraId="6F34B458" w14:textId="05AD3921" w:rsidR="00A508D7" w:rsidRDefault="007E20AF" w:rsidP="0005699F">
            <w:r>
              <w:t>Sí</w:t>
            </w:r>
          </w:p>
        </w:tc>
        <w:tc>
          <w:tcPr>
            <w:tcW w:w="1582" w:type="dxa"/>
          </w:tcPr>
          <w:p w14:paraId="53F79692" w14:textId="545551AB" w:rsidR="00A508D7" w:rsidRDefault="00A508D7" w:rsidP="0005699F">
            <w:r>
              <w:t>No</w:t>
            </w:r>
          </w:p>
        </w:tc>
        <w:tc>
          <w:tcPr>
            <w:tcW w:w="1378" w:type="dxa"/>
          </w:tcPr>
          <w:p w14:paraId="5C584085" w14:textId="3ED336D0" w:rsidR="00A508D7" w:rsidRDefault="007E20AF" w:rsidP="0005699F">
            <w:r>
              <w:t>Sí</w:t>
            </w:r>
          </w:p>
        </w:tc>
      </w:tr>
      <w:tr w:rsidR="00A508D7" w14:paraId="756301F8" w14:textId="77777777" w:rsidTr="007E20AF">
        <w:tc>
          <w:tcPr>
            <w:tcW w:w="3227" w:type="dxa"/>
          </w:tcPr>
          <w:p w14:paraId="32399109" w14:textId="03071D8E" w:rsidR="00A508D7" w:rsidRDefault="00A508D7" w:rsidP="0005699F">
            <w:r>
              <w:t>Aplicación móvil</w:t>
            </w:r>
          </w:p>
        </w:tc>
        <w:tc>
          <w:tcPr>
            <w:tcW w:w="1701" w:type="dxa"/>
          </w:tcPr>
          <w:p w14:paraId="657DC38F" w14:textId="6A868B7B" w:rsidR="00A508D7" w:rsidRDefault="007E20AF" w:rsidP="0005699F">
            <w:r>
              <w:t>App de AEMET</w:t>
            </w:r>
          </w:p>
        </w:tc>
        <w:tc>
          <w:tcPr>
            <w:tcW w:w="1399" w:type="dxa"/>
          </w:tcPr>
          <w:p w14:paraId="24C4351E" w14:textId="6E951378" w:rsidR="00A508D7" w:rsidRDefault="007E20AF" w:rsidP="0005699F">
            <w:r>
              <w:t>Sí</w:t>
            </w:r>
          </w:p>
        </w:tc>
        <w:tc>
          <w:tcPr>
            <w:tcW w:w="1582" w:type="dxa"/>
          </w:tcPr>
          <w:p w14:paraId="16369685" w14:textId="312E884F" w:rsidR="00A508D7" w:rsidRDefault="007E20AF" w:rsidP="0005699F">
            <w:r>
              <w:t>Sí</w:t>
            </w:r>
          </w:p>
        </w:tc>
        <w:tc>
          <w:tcPr>
            <w:tcW w:w="1378" w:type="dxa"/>
          </w:tcPr>
          <w:p w14:paraId="47391EE5" w14:textId="10ADCB08" w:rsidR="00A508D7" w:rsidRDefault="007E20AF" w:rsidP="0005699F">
            <w:r>
              <w:t>Sí</w:t>
            </w:r>
          </w:p>
        </w:tc>
      </w:tr>
      <w:tr w:rsidR="00A508D7" w14:paraId="41D0F5F9" w14:textId="77777777" w:rsidTr="007E20AF">
        <w:tc>
          <w:tcPr>
            <w:tcW w:w="3227" w:type="dxa"/>
          </w:tcPr>
          <w:p w14:paraId="3E048362" w14:textId="39A9025C" w:rsidR="00A508D7" w:rsidRDefault="00A508D7" w:rsidP="0005699F">
            <w:r>
              <w:t>Activa</w:t>
            </w:r>
          </w:p>
        </w:tc>
        <w:tc>
          <w:tcPr>
            <w:tcW w:w="1701" w:type="dxa"/>
          </w:tcPr>
          <w:p w14:paraId="5E88C964" w14:textId="7BC25CB4" w:rsidR="00A508D7" w:rsidRDefault="007E20AF" w:rsidP="0005699F">
            <w:r>
              <w:t>Sí</w:t>
            </w:r>
          </w:p>
        </w:tc>
        <w:tc>
          <w:tcPr>
            <w:tcW w:w="1399" w:type="dxa"/>
          </w:tcPr>
          <w:p w14:paraId="4E3114AD" w14:textId="1ABF2085" w:rsidR="00A508D7" w:rsidRDefault="007E20AF" w:rsidP="0005699F">
            <w:r>
              <w:t>Sí</w:t>
            </w:r>
          </w:p>
        </w:tc>
        <w:tc>
          <w:tcPr>
            <w:tcW w:w="1582" w:type="dxa"/>
          </w:tcPr>
          <w:p w14:paraId="4BF31507" w14:textId="485F7D22" w:rsidR="00A508D7" w:rsidRDefault="007E20AF" w:rsidP="0005699F">
            <w:r>
              <w:t>Sí</w:t>
            </w:r>
          </w:p>
        </w:tc>
        <w:tc>
          <w:tcPr>
            <w:tcW w:w="1378" w:type="dxa"/>
          </w:tcPr>
          <w:p w14:paraId="477A81C3" w14:textId="5C6B8917" w:rsidR="00A508D7" w:rsidRDefault="007E20AF" w:rsidP="0005699F">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7" w:name="_Toc167901450"/>
      <w:r>
        <w:rPr>
          <w:caps w:val="0"/>
        </w:rPr>
        <w:t>Estado del arte de las</w:t>
      </w:r>
      <w:r w:rsidR="001443DC" w:rsidRPr="0005699F">
        <w:rPr>
          <w:caps w:val="0"/>
        </w:rPr>
        <w:t xml:space="preserve"> tecnologías</w:t>
      </w:r>
      <w:r>
        <w:rPr>
          <w:caps w:val="0"/>
        </w:rPr>
        <w:t xml:space="preserve"> </w:t>
      </w:r>
      <w:r w:rsidR="00DB46A4">
        <w:rPr>
          <w:caps w:val="0"/>
        </w:rPr>
        <w:t>a utilizar</w:t>
      </w:r>
      <w:bookmarkEnd w:id="37"/>
    </w:p>
    <w:p w14:paraId="48B2A4B1" w14:textId="422D53E8" w:rsidR="001443DC" w:rsidRDefault="001443DC" w:rsidP="00BB5B73">
      <w:r>
        <w:t xml:space="preserve">Una vez </w:t>
      </w:r>
      <w:r w:rsidR="00C67CB4">
        <w:t>realizado el análisis sobre</w:t>
      </w:r>
      <w:r>
        <w:t xml:space="preserve"> las </w:t>
      </w:r>
      <w:r w:rsidR="00C67CB4">
        <w:t>herramientas</w:t>
      </w:r>
      <w:r>
        <w:t xml:space="preserve"> existentes, se investigará y justificará 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C67CB4">
        <w:t xml:space="preserve">a utilizar en cada fase del ciclo de vida del dato </w:t>
      </w:r>
      <w:r w:rsidR="00285270">
        <w:t>y s</w:t>
      </w:r>
      <w:r w:rsidR="0005699F">
        <w:t xml:space="preserve">e </w:t>
      </w:r>
      <w:r w:rsidR="00C67CB4">
        <w:t>detallará</w:t>
      </w:r>
      <w:r w:rsidR="00285270">
        <w:t xml:space="preserve"> la elección de la herramienta a utilizar.</w:t>
      </w:r>
    </w:p>
    <w:p w14:paraId="4A354035" w14:textId="285CF3CC" w:rsidR="00285270" w:rsidRDefault="0074372F" w:rsidP="0005699F">
      <w:pPr>
        <w:pStyle w:val="Ttulo3"/>
        <w:ind w:left="709" w:hanging="709"/>
      </w:pPr>
      <w:bookmarkStart w:id="38" w:name="_Toc167901451"/>
      <w:r>
        <w:t>Recogida de datos</w:t>
      </w:r>
      <w:bookmarkEnd w:id="38"/>
    </w:p>
    <w:p w14:paraId="40572762" w14:textId="7CD942D8" w:rsidR="009E0F72" w:rsidRDefault="007E20AF" w:rsidP="0074372F">
      <w:r>
        <w:t>La recogida de los datos es una fase crítica en el ciclo de vida de los datos</w:t>
      </w:r>
      <w:r w:rsidR="009E0F72">
        <w:t xml:space="preserve">. Esto se debe a qu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proofErr w:type="spellStart"/>
      <w:r>
        <w:lastRenderedPageBreak/>
        <w:t>APIs</w:t>
      </w:r>
      <w:proofErr w:type="spellEnd"/>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39"/>
      <w:r w:rsidR="000F1427">
        <w:t xml:space="preserve"> </w:t>
      </w:r>
      <w:commentRangeEnd w:id="39"/>
      <w:r w:rsidR="000F1427">
        <w:rPr>
          <w:rStyle w:val="Refdecomentario"/>
        </w:rPr>
        <w:commentReference w:id="39"/>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766B456E"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 xml:space="preserve">mediante </w:t>
      </w:r>
      <w:proofErr w:type="spellStart"/>
      <w:r w:rsidRPr="009F22BD">
        <w:t>APIs</w:t>
      </w:r>
      <w:proofErr w:type="spellEnd"/>
      <w:r w:rsidR="00AA4E7A">
        <w:t>,</w:t>
      </w:r>
      <w:r w:rsidRPr="009F22BD">
        <w:t xml:space="preserve"> se obtiene </w:t>
      </w:r>
      <w:r w:rsidR="00AA4E7A">
        <w:t>una mayor</w:t>
      </w:r>
      <w:r w:rsidRPr="009F22BD">
        <w:t xml:space="preserve"> libertad </w:t>
      </w:r>
      <w:r w:rsidR="00AA4E7A">
        <w:t>para</w:t>
      </w:r>
      <w:r w:rsidRPr="009F22BD">
        <w:t xml:space="preserve"> seleccionar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 xml:space="preserve">conformar un Data </w:t>
      </w:r>
      <w:proofErr w:type="spellStart"/>
      <w:r w:rsidRPr="009F22BD">
        <w:t>Warehouse</w:t>
      </w:r>
      <w:proofErr w:type="spellEnd"/>
      <w:r w:rsidRPr="009F22BD">
        <w:t xml:space="preserve"> en lugar de un Data Lake</w:t>
      </w:r>
      <w:r w:rsidR="009F22BD" w:rsidRPr="009F22BD">
        <w:t>.</w:t>
      </w:r>
    </w:p>
    <w:p w14:paraId="2C6244BE" w14:textId="7BEF6D67" w:rsidR="00413BE9" w:rsidRDefault="00413BE9" w:rsidP="0074372F">
      <w:r>
        <w:t>Un punto a tener en cuenta es que</w:t>
      </w:r>
      <w:r w:rsidR="00E14017">
        <w:t xml:space="preserve"> existen infinidad de </w:t>
      </w:r>
      <w:proofErr w:type="spellStart"/>
      <w:r w:rsidR="00E14017">
        <w:t>APIs</w:t>
      </w:r>
      <w:proofErr w:type="spellEnd"/>
      <w:r w:rsidR="00E14017">
        <w:t xml:space="preserve">,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0"/>
      <w:r w:rsidR="000F1427">
        <w:t xml:space="preserve"> </w:t>
      </w:r>
      <w:commentRangeEnd w:id="40"/>
      <w:r w:rsidR="000F1427">
        <w:rPr>
          <w:rStyle w:val="Refdecomentario"/>
        </w:rPr>
        <w:commentReference w:id="40"/>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xml:space="preserve">, entre los que pueden ser comunes los archivos </w:t>
      </w:r>
      <w:proofErr w:type="spellStart"/>
      <w:r w:rsidR="00FF319E">
        <w:t>Comma</w:t>
      </w:r>
      <w:proofErr w:type="spellEnd"/>
      <w:r w:rsidR="00FF319E">
        <w:t xml:space="preserve"> </w:t>
      </w:r>
      <w:proofErr w:type="spellStart"/>
      <w:r w:rsidR="00FF319E">
        <w:t>Separated</w:t>
      </w:r>
      <w:proofErr w:type="spellEnd"/>
      <w:r w:rsidR="00FF319E">
        <w:t xml:space="preserve"> </w:t>
      </w:r>
      <w:proofErr w:type="spellStart"/>
      <w:r w:rsidR="00FF319E">
        <w:t>Value</w:t>
      </w:r>
      <w:proofErr w:type="spellEnd"/>
      <w:r w:rsidR="00FF319E">
        <w:t xml:space="preserve"> (</w:t>
      </w:r>
      <w:r>
        <w:t>CSV</w:t>
      </w:r>
      <w:r w:rsidR="00FF319E">
        <w:t>)</w:t>
      </w:r>
      <w:r>
        <w:t>,</w:t>
      </w:r>
      <w:r w:rsidR="00FF319E" w:rsidRPr="00FF319E">
        <w:t xml:space="preserve"> Extensible </w:t>
      </w:r>
      <w:proofErr w:type="spellStart"/>
      <w:r w:rsidR="00FF319E" w:rsidRPr="00FF319E">
        <w:t>Markup</w:t>
      </w:r>
      <w:proofErr w:type="spellEnd"/>
      <w:r w:rsidR="00FF319E" w:rsidRPr="00FF319E">
        <w:t xml:space="preserve"> </w:t>
      </w:r>
      <w:proofErr w:type="spellStart"/>
      <w:r w:rsidR="00FF319E" w:rsidRPr="00FF319E">
        <w:t>Language</w:t>
      </w:r>
      <w:proofErr w:type="spellEnd"/>
      <w:r>
        <w:t xml:space="preserve"> </w:t>
      </w:r>
      <w:r w:rsidR="00FF319E">
        <w:t>(</w:t>
      </w:r>
      <w:r>
        <w:t>XML</w:t>
      </w:r>
      <w:r w:rsidR="00FF319E">
        <w:t>)</w:t>
      </w:r>
      <w:r w:rsidR="000D7085">
        <w:t xml:space="preserve"> o </w:t>
      </w:r>
      <w:r w:rsidR="000D7085" w:rsidRPr="000D7085">
        <w:t xml:space="preserve">JavaScript </w:t>
      </w:r>
      <w:proofErr w:type="spellStart"/>
      <w:r w:rsidR="000D7085" w:rsidRPr="000D7085">
        <w:t>Object</w:t>
      </w:r>
      <w:proofErr w:type="spellEnd"/>
      <w:r w:rsidR="000D7085" w:rsidRPr="000D7085">
        <w:t xml:space="preserve"> </w:t>
      </w:r>
      <w:proofErr w:type="spellStart"/>
      <w:r w:rsidR="000D7085" w:rsidRPr="000D7085">
        <w:t>Notation</w:t>
      </w:r>
      <w:proofErr w:type="spellEnd"/>
      <w:r w:rsidR="000D7085">
        <w:t xml:space="preserve"> (</w:t>
      </w:r>
      <w:r>
        <w:t>JSON)</w:t>
      </w:r>
      <w:r w:rsidR="000D7085">
        <w:t>.</w:t>
      </w:r>
    </w:p>
    <w:p w14:paraId="53F2D376" w14:textId="7D6F96F3" w:rsidR="00953878" w:rsidRDefault="00953878" w:rsidP="00953878">
      <w:pPr>
        <w:pStyle w:val="Ttulo4"/>
        <w:ind w:left="851" w:hanging="851"/>
      </w:pPr>
      <w:r>
        <w:t xml:space="preserve">Web </w:t>
      </w:r>
      <w:proofErr w:type="spellStart"/>
      <w:r>
        <w:t>Scraping</w:t>
      </w:r>
      <w:proofErr w:type="spellEnd"/>
    </w:p>
    <w:p w14:paraId="75FADAE9" w14:textId="4F4E34BA" w:rsidR="000D7085" w:rsidRPr="000D7085" w:rsidRDefault="000D7085" w:rsidP="000D7085">
      <w:r>
        <w:t>Técnica utilizada para obtener datos de las p</w:t>
      </w:r>
      <w:r w:rsidR="00610C85">
        <w:t>á</w:t>
      </w:r>
      <w:r>
        <w:t>ginas web de forma indirecta</w:t>
      </w:r>
      <w:commentRangeStart w:id="41"/>
      <w:r w:rsidR="00610C85">
        <w:t xml:space="preserve"> </w:t>
      </w:r>
      <w:commentRangeEnd w:id="41"/>
      <w:r w:rsidR="00B751D4">
        <w:rPr>
          <w:rStyle w:val="Refdecomentario"/>
        </w:rPr>
        <w:commentReference w:id="41"/>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proofErr w:type="spellStart"/>
      <w:r w:rsidR="00610C85" w:rsidRPr="00610C85">
        <w:t>HyperText</w:t>
      </w:r>
      <w:proofErr w:type="spellEnd"/>
      <w:r w:rsidR="00610C85" w:rsidRPr="00610C85">
        <w:t xml:space="preserve"> </w:t>
      </w:r>
      <w:proofErr w:type="spellStart"/>
      <w:r w:rsidR="00610C85" w:rsidRPr="00610C85">
        <w:t>Markup</w:t>
      </w:r>
      <w:proofErr w:type="spellEnd"/>
      <w:r w:rsidR="00610C85" w:rsidRPr="00610C85">
        <w:t xml:space="preserve"> </w:t>
      </w:r>
      <w:proofErr w:type="spellStart"/>
      <w:r w:rsidR="00610C85" w:rsidRPr="00610C85">
        <w:t>Language</w:t>
      </w:r>
      <w:proofErr w:type="spellEnd"/>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2"/>
      <w:r w:rsidR="008A65E1">
        <w:t xml:space="preserve"> </w:t>
      </w:r>
      <w:commentRangeEnd w:id="42"/>
      <w:r w:rsidR="008A65E1">
        <w:rPr>
          <w:rStyle w:val="Refdecomentario"/>
        </w:rPr>
        <w:commentReference w:id="42"/>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014A3DA6"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A65E1">
        <w:t xml:space="preserve"> en el análisis de los datos. Por el contrario, si se proponen preguntas con respuesta cerrada, los datos serán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3" w:name="_Toc167901452"/>
      <w:r>
        <w:t xml:space="preserve">Limpieza </w:t>
      </w:r>
      <w:r w:rsidR="006024A4">
        <w:t xml:space="preserve">y procesamiento </w:t>
      </w:r>
      <w:r>
        <w:t>de datos</w:t>
      </w:r>
      <w:bookmarkEnd w:id="43"/>
    </w:p>
    <w:p w14:paraId="00515537" w14:textId="70B35AC0" w:rsidR="00C87E3C"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utilizará un Data Lake o un Data </w:t>
      </w:r>
      <w:proofErr w:type="spellStart"/>
      <w:r>
        <w:t>Warehouse</w:t>
      </w:r>
      <w:proofErr w:type="spellEnd"/>
      <w:r>
        <w:t>. Seguidamente</w:t>
      </w:r>
      <w:r w:rsidR="001D2B84">
        <w:t>,</w:t>
      </w:r>
      <w:r>
        <w:t xml:space="preserve"> se expondrán sus diferencias y se valorarán </w:t>
      </w:r>
      <w:r w:rsidR="001D2B84">
        <w:t>ambas alternativas</w:t>
      </w:r>
      <w:r>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4"/>
      <w:r w:rsidR="00831739">
        <w:t xml:space="preserve"> </w:t>
      </w:r>
      <w:commentRangeEnd w:id="44"/>
      <w:r w:rsidR="00831739">
        <w:rPr>
          <w:rStyle w:val="Refdecomentario"/>
        </w:rPr>
        <w:commentReference w:id="44"/>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5"/>
      <w:r w:rsidR="000A6F49">
        <w:t xml:space="preserve"> </w:t>
      </w:r>
      <w:commentRangeEnd w:id="45"/>
      <w:r w:rsidR="000A6F49">
        <w:rPr>
          <w:rStyle w:val="Refdecomentario"/>
        </w:rPr>
        <w:commentReference w:id="45"/>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6"/>
      <w:r w:rsidR="00C45209">
        <w:t xml:space="preserve"> </w:t>
      </w:r>
      <w:commentRangeEnd w:id="46"/>
      <w:r w:rsidR="00C45209">
        <w:rPr>
          <w:rStyle w:val="Refdecomentario"/>
        </w:rPr>
        <w:commentReference w:id="46"/>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 xml:space="preserve">Data </w:t>
      </w:r>
      <w:proofErr w:type="spellStart"/>
      <w:r>
        <w:t>Warehouse</w:t>
      </w:r>
      <w:proofErr w:type="spellEnd"/>
    </w:p>
    <w:p w14:paraId="2FC43203" w14:textId="77777777" w:rsidR="000A6F49" w:rsidRDefault="000A6F49" w:rsidP="000A6F49">
      <w:r>
        <w:t>Consiste en una estructura donde se permiten almacenar grandes cantidades de datos tras ser analizados, transformados y modificados</w:t>
      </w:r>
      <w:commentRangeStart w:id="47"/>
      <w:r>
        <w:t xml:space="preserve"> </w:t>
      </w:r>
      <w:commentRangeEnd w:id="47"/>
      <w:r w:rsidR="00701EE8">
        <w:rPr>
          <w:rStyle w:val="Refdecomentario"/>
        </w:rPr>
        <w:commentReference w:id="47"/>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8"/>
      <w:r>
        <w:t xml:space="preserve"> </w:t>
      </w:r>
      <w:commentRangeEnd w:id="48"/>
      <w:r>
        <w:rPr>
          <w:rStyle w:val="Refdecomentario"/>
        </w:rPr>
        <w:commentReference w:id="48"/>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49" w:name="_Toc167901453"/>
      <w:r>
        <w:lastRenderedPageBreak/>
        <w:t>Almacenamiento</w:t>
      </w:r>
      <w:r w:rsidR="008579F3">
        <w:t xml:space="preserve"> de datos</w:t>
      </w:r>
      <w:bookmarkEnd w:id="49"/>
    </w:p>
    <w:p w14:paraId="7B73C144" w14:textId="662419D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serán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0"/>
      <w:r w:rsidR="00BF7C6D">
        <w:t xml:space="preserve"> </w:t>
      </w:r>
      <w:commentRangeEnd w:id="50"/>
      <w:r w:rsidR="00BF7C6D">
        <w:rPr>
          <w:rStyle w:val="Refdecomentario"/>
        </w:rPr>
        <w:commentReference w:id="50"/>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4F12D7">
      <w:pPr>
        <w:pStyle w:val="Prrafodelista"/>
        <w:numPr>
          <w:ilvl w:val="0"/>
          <w:numId w:val="52"/>
        </w:numPr>
      </w:pPr>
      <w:r w:rsidRPr="004F12D7">
        <w:rPr>
          <w:lang w:val="en-GB"/>
        </w:rPr>
        <w:t>MySQL</w:t>
      </w:r>
      <w:commentRangeStart w:id="51"/>
      <w:r w:rsidRPr="004F12D7">
        <w:rPr>
          <w:lang w:val="en-GB"/>
        </w:rPr>
        <w:t xml:space="preserve"> </w:t>
      </w:r>
      <w:commentRangeEnd w:id="51"/>
      <w:r>
        <w:rPr>
          <w:rStyle w:val="Refdecomentario"/>
        </w:rPr>
        <w:commentReference w:id="51"/>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4F12D7">
      <w:pPr>
        <w:pStyle w:val="Prrafodelista"/>
        <w:numPr>
          <w:ilvl w:val="0"/>
          <w:numId w:val="52"/>
        </w:numPr>
        <w:rPr>
          <w:lang w:val="en-GB"/>
        </w:rPr>
      </w:pPr>
      <w:r w:rsidRPr="004F12D7">
        <w:rPr>
          <w:lang w:val="en-GB"/>
        </w:rPr>
        <w:t>PostgreSQL</w:t>
      </w:r>
      <w:commentRangeStart w:id="52"/>
      <w:r w:rsidR="00633A32" w:rsidRPr="004F12D7">
        <w:rPr>
          <w:lang w:val="en-GB"/>
        </w:rPr>
        <w:t xml:space="preserve"> </w:t>
      </w:r>
      <w:commentRangeEnd w:id="52"/>
      <w:r w:rsidR="00633A32">
        <w:rPr>
          <w:rStyle w:val="Refdecomentario"/>
        </w:rPr>
        <w:commentReference w:id="52"/>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4F12D7">
      <w:pPr>
        <w:pStyle w:val="Prrafodelista"/>
        <w:numPr>
          <w:ilvl w:val="0"/>
          <w:numId w:val="52"/>
        </w:numPr>
        <w:rPr>
          <w:lang w:val="en-GB"/>
        </w:rPr>
      </w:pPr>
      <w:proofErr w:type="spellStart"/>
      <w:r w:rsidRPr="004F12D7">
        <w:rPr>
          <w:lang w:val="en-GB"/>
        </w:rPr>
        <w:t>Microsot</w:t>
      </w:r>
      <w:proofErr w:type="spellEnd"/>
      <w:r w:rsidRPr="004F12D7">
        <w:rPr>
          <w:lang w:val="en-GB"/>
        </w:rPr>
        <w:t xml:space="preserve"> SQL Server</w:t>
      </w:r>
      <w:commentRangeStart w:id="53"/>
      <w:r w:rsidR="00633A32" w:rsidRPr="004F12D7">
        <w:rPr>
          <w:lang w:val="en-GB"/>
        </w:rPr>
        <w:t xml:space="preserve"> </w:t>
      </w:r>
      <w:commentRangeEnd w:id="53"/>
      <w:r w:rsidR="00633A32">
        <w:rPr>
          <w:rStyle w:val="Refdecomentario"/>
        </w:rPr>
        <w:commentReference w:id="53"/>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4F12D7">
      <w:pPr>
        <w:pStyle w:val="Prrafodelista"/>
        <w:numPr>
          <w:ilvl w:val="0"/>
          <w:numId w:val="52"/>
        </w:numPr>
      </w:pPr>
      <w:r>
        <w:t xml:space="preserve">Oracle </w:t>
      </w:r>
      <w:proofErr w:type="spellStart"/>
      <w:r>
        <w:t>Database</w:t>
      </w:r>
      <w:commentRangeStart w:id="54"/>
      <w:proofErr w:type="spellEnd"/>
      <w:r w:rsidR="00633A32">
        <w:t xml:space="preserve"> </w:t>
      </w:r>
      <w:commentRangeEnd w:id="54"/>
      <w:r w:rsidR="00633A32">
        <w:rPr>
          <w:rStyle w:val="Refdecomentario"/>
        </w:rPr>
        <w:commentReference w:id="54"/>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2A4761FA" w14:textId="5522FFF0" w:rsidR="00573EA8" w:rsidRDefault="00BF7C6D" w:rsidP="00074756">
      <w:r>
        <w:t>Las bases de datos no relacionales son un tipo de bases de datos que están diseñadas para ofrecer una alta flexibilidad y escalabilidad en los modelos de datos</w:t>
      </w:r>
      <w:commentRangeStart w:id="55"/>
      <w:r w:rsidR="00B5563A">
        <w:t xml:space="preserve"> </w:t>
      </w:r>
      <w:commentRangeEnd w:id="55"/>
      <w:r w:rsidR="00B5563A">
        <w:rPr>
          <w:rStyle w:val="Refdecomentario"/>
        </w:rPr>
        <w:commentReference w:id="55"/>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60341819" w14:textId="2574A408" w:rsidR="00BF7C6D" w:rsidRDefault="00B5563A" w:rsidP="00BF7C6D">
      <w:r>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6"/>
      <w:r>
        <w:t xml:space="preserve"> </w:t>
      </w:r>
      <w:commentRangeEnd w:id="56"/>
      <w:r>
        <w:rPr>
          <w:rStyle w:val="Refdecomentario"/>
        </w:rPr>
        <w:commentReference w:id="56"/>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4F12D7">
      <w:pPr>
        <w:pStyle w:val="Prrafodelista"/>
        <w:numPr>
          <w:ilvl w:val="0"/>
          <w:numId w:val="53"/>
        </w:numPr>
        <w:rPr>
          <w:lang w:val="en-GB"/>
        </w:rPr>
      </w:pPr>
      <w:r>
        <w:lastRenderedPageBreak/>
        <w:t>MongoDB</w:t>
      </w:r>
      <w:commentRangeStart w:id="57"/>
      <w:r>
        <w:t xml:space="preserve"> </w:t>
      </w:r>
      <w:commentRangeEnd w:id="57"/>
      <w:r>
        <w:rPr>
          <w:rStyle w:val="Refdecomentario"/>
        </w:rPr>
        <w:commentReference w:id="57"/>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4F12D7">
      <w:pPr>
        <w:pStyle w:val="Prrafodelista"/>
        <w:numPr>
          <w:ilvl w:val="0"/>
          <w:numId w:val="53"/>
        </w:numPr>
      </w:pPr>
      <w:proofErr w:type="spellStart"/>
      <w:r>
        <w:t>Cassandra</w:t>
      </w:r>
      <w:commentRangeStart w:id="58"/>
      <w:proofErr w:type="spellEnd"/>
      <w:r>
        <w:t xml:space="preserve"> </w:t>
      </w:r>
      <w:commentRangeEnd w:id="58"/>
      <w:r>
        <w:rPr>
          <w:rStyle w:val="Refdecomentario"/>
        </w:rPr>
        <w:commentReference w:id="58"/>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4F12D7">
      <w:pPr>
        <w:pStyle w:val="Prrafodelista"/>
        <w:numPr>
          <w:ilvl w:val="0"/>
          <w:numId w:val="53"/>
        </w:numPr>
      </w:pPr>
      <w:r>
        <w:t>Redis</w:t>
      </w:r>
      <w:commentRangeStart w:id="59"/>
      <w:r>
        <w:t xml:space="preserve"> </w:t>
      </w:r>
      <w:commentRangeEnd w:id="59"/>
      <w:r>
        <w:rPr>
          <w:rStyle w:val="Refdecomentario"/>
        </w:rPr>
        <w:commentReference w:id="59"/>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4F12D7">
      <w:pPr>
        <w:pStyle w:val="Prrafodelista"/>
        <w:numPr>
          <w:ilvl w:val="0"/>
          <w:numId w:val="53"/>
        </w:numPr>
      </w:pPr>
      <w:r w:rsidRPr="004F12D7">
        <w:rPr>
          <w:lang w:val="en-GB"/>
        </w:rPr>
        <w:t>Neo4j</w:t>
      </w:r>
      <w:commentRangeStart w:id="60"/>
      <w:r w:rsidRPr="004F12D7">
        <w:rPr>
          <w:lang w:val="en-GB"/>
        </w:rPr>
        <w:t xml:space="preserve"> </w:t>
      </w:r>
      <w:commentRangeEnd w:id="60"/>
      <w:r w:rsidR="004F12D7">
        <w:rPr>
          <w:rStyle w:val="Refdecomentario"/>
        </w:rPr>
        <w:commentReference w:id="60"/>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1" w:name="_Toc167901454"/>
      <w:r>
        <w:t>Análisis de datos</w:t>
      </w:r>
      <w:bookmarkEnd w:id="61"/>
    </w:p>
    <w:p w14:paraId="33DFFFAF" w14:textId="12A3E2C2" w:rsidR="000D0AB0" w:rsidRPr="000D0AB0"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r w:rsidR="00074756">
        <w:t>Por ello</w:t>
      </w:r>
      <w:r w:rsidR="001D1CE7">
        <w:t>, se presentará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2"/>
      <w:r w:rsidR="00D53792">
        <w:t xml:space="preserve"> </w:t>
      </w:r>
      <w:commentRangeEnd w:id="62"/>
      <w:r w:rsidR="00D53792">
        <w:rPr>
          <w:rStyle w:val="Refdecomentario"/>
        </w:rPr>
        <w:commentReference w:id="62"/>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7D10477A" w14:textId="4C775B00" w:rsidR="00D53792" w:rsidRDefault="005356E3" w:rsidP="005356E3">
      <w:r>
        <w:t xml:space="preserve">Para ello, se requiere dividir el conjunto de datos en dos grupos. El primer grupo serán los datos de entrenamiento que se aplicarán al algoritmo como base, para establecer las entradas y salidas correctas. El segundo grupo </w:t>
      </w:r>
      <w:r w:rsidR="00074756">
        <w:t>se conformará de</w:t>
      </w:r>
      <w:r>
        <w:t xml:space="preserve"> los datos </w:t>
      </w:r>
      <w:r w:rsidR="00D53792">
        <w:t>de prueba</w:t>
      </w:r>
      <w:r w:rsidR="00A41F9B">
        <w:t>, con los que se comprobará el funcionamiento real del algoritmo una vez entrenado.</w:t>
      </w:r>
    </w:p>
    <w:p w14:paraId="5F75E5BF" w14:textId="6E804C28" w:rsidR="005356E3" w:rsidRDefault="00D53792" w:rsidP="005356E3">
      <w:r>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w:t>
      </w:r>
      <w:proofErr w:type="spellStart"/>
      <w:r>
        <w:t>Validation</w:t>
      </w:r>
      <w:proofErr w:type="spellEnd"/>
      <w:r>
        <w:t xml:space="preserve">) precisamente, consiste en realizar varias iteraciones de entrenamiento </w:t>
      </w:r>
      <w:r w:rsidR="006C0EB8">
        <w:t>en e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r</w:t>
      </w:r>
      <w:r w:rsidR="006C0EB8">
        <w:t>á</w:t>
      </w:r>
      <w:r>
        <w:t xml:space="preserve"> a obtener un mejor entrenamiento</w:t>
      </w:r>
      <w:commentRangeStart w:id="63"/>
      <w:r w:rsidR="006C0EB8">
        <w:t xml:space="preserve"> </w:t>
      </w:r>
      <w:commentRangeEnd w:id="63"/>
      <w:r w:rsidR="006C0EB8">
        <w:rPr>
          <w:rStyle w:val="Refdecomentario"/>
        </w:rPr>
        <w:commentReference w:id="63"/>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655405AC" w:rsidR="00EF22CD" w:rsidRDefault="00EF22CD" w:rsidP="005356E3">
      <w:r>
        <w:t xml:space="preserve">Entre los algoritmos de aprendizaje supervisado </w:t>
      </w:r>
      <w:r w:rsidR="008828B3">
        <w:t>destacan</w:t>
      </w:r>
      <w:r>
        <w:t xml:space="preserve"> se encuentran los siguientes:</w:t>
      </w:r>
    </w:p>
    <w:p w14:paraId="357D2A2D" w14:textId="29DDCD2C" w:rsidR="00EF22CD" w:rsidRDefault="005A176D" w:rsidP="00EF22CD">
      <w:pPr>
        <w:pStyle w:val="Prrafodelista"/>
        <w:numPr>
          <w:ilvl w:val="0"/>
          <w:numId w:val="51"/>
        </w:numPr>
      </w:pPr>
      <w:r>
        <w:t>Regresión lineal: predicción de valores continuos.</w:t>
      </w:r>
    </w:p>
    <w:p w14:paraId="00D1DE35" w14:textId="2ED6E351" w:rsidR="005A176D" w:rsidRDefault="005A176D" w:rsidP="00EF22CD">
      <w:pPr>
        <w:pStyle w:val="Prrafodelista"/>
        <w:numPr>
          <w:ilvl w:val="0"/>
          <w:numId w:val="51"/>
        </w:numPr>
      </w:pPr>
      <w:r>
        <w:t>Regresión logística: clasificación binaria o multiclase.</w:t>
      </w:r>
    </w:p>
    <w:p w14:paraId="3BD997AC" w14:textId="4F4D1D79" w:rsidR="005A176D" w:rsidRDefault="005A176D" w:rsidP="005A176D">
      <w:pPr>
        <w:pStyle w:val="Prrafodelista"/>
        <w:numPr>
          <w:ilvl w:val="0"/>
          <w:numId w:val="51"/>
        </w:numPr>
      </w:pPr>
      <w:r>
        <w:t>Máquinas de soporte vectorial (SVM): clasificación y regresión.</w:t>
      </w:r>
    </w:p>
    <w:p w14:paraId="67BD3964" w14:textId="6A28BFED" w:rsidR="004F12D7" w:rsidRDefault="008828B3" w:rsidP="00EF22CD">
      <w:pPr>
        <w:pStyle w:val="Prrafodelista"/>
        <w:numPr>
          <w:ilvl w:val="0"/>
          <w:numId w:val="51"/>
        </w:numPr>
      </w:pPr>
      <w:r>
        <w:t>Á</w:t>
      </w:r>
      <w:r w:rsidR="004F12D7">
        <w:t>rboles de decisión</w:t>
      </w:r>
      <w:r w:rsidR="00D46BC9">
        <w:t>: utilizado para problemas de regresión y clasificación.</w:t>
      </w:r>
    </w:p>
    <w:p w14:paraId="6DF20D62" w14:textId="42B21FE1" w:rsidR="004F12D7" w:rsidRDefault="004F12D7" w:rsidP="00EF22CD">
      <w:pPr>
        <w:pStyle w:val="Prrafodelista"/>
        <w:numPr>
          <w:ilvl w:val="0"/>
          <w:numId w:val="51"/>
        </w:numPr>
      </w:pPr>
      <w:r>
        <w:t>Redes neuronales</w:t>
      </w:r>
      <w:r w:rsidR="004D57E8">
        <w:t>: clasificación y regresión.</w:t>
      </w:r>
    </w:p>
    <w:p w14:paraId="159BC5A9" w14:textId="0C652595" w:rsidR="004F12D7" w:rsidRDefault="004F12D7" w:rsidP="00EF22CD">
      <w:pPr>
        <w:pStyle w:val="Prrafodelista"/>
        <w:numPr>
          <w:ilvl w:val="0"/>
          <w:numId w:val="51"/>
        </w:numPr>
      </w:pPr>
      <w:proofErr w:type="spellStart"/>
      <w:r>
        <w:lastRenderedPageBreak/>
        <w:t>Naive</w:t>
      </w:r>
      <w:proofErr w:type="spellEnd"/>
      <w:r>
        <w:t xml:space="preserve"> Bayes</w:t>
      </w:r>
      <w:r w:rsidR="005A176D">
        <w:t>: clasificación con datos categóricos.</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4"/>
      <w:r>
        <w:t xml:space="preserve"> </w:t>
      </w:r>
      <w:commentRangeEnd w:id="64"/>
      <w:r>
        <w:rPr>
          <w:rStyle w:val="Refdecomentario"/>
        </w:rPr>
        <w:commentReference w:id="64"/>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D46BC9">
      <w:pPr>
        <w:pStyle w:val="Prrafodelista"/>
        <w:numPr>
          <w:ilvl w:val="0"/>
          <w:numId w:val="54"/>
        </w:numPr>
      </w:pPr>
      <w:proofErr w:type="spellStart"/>
      <w:r>
        <w:t>Clustering</w:t>
      </w:r>
      <w:proofErr w:type="spellEnd"/>
      <w:r>
        <w:t xml:space="preserve"> exclusivo: </w:t>
      </w:r>
      <w:r w:rsidR="00D46BC9">
        <w:t>K-</w:t>
      </w:r>
      <w:proofErr w:type="spellStart"/>
      <w:r w:rsidR="00D46BC9">
        <w:t>Means</w:t>
      </w:r>
      <w:proofErr w:type="spellEnd"/>
      <w:r w:rsidR="004D57E8">
        <w:t>.</w:t>
      </w:r>
    </w:p>
    <w:p w14:paraId="444CD76D" w14:textId="087394FA" w:rsidR="004D57E8" w:rsidRDefault="00E6627F" w:rsidP="00D46BC9">
      <w:pPr>
        <w:pStyle w:val="Prrafodelista"/>
        <w:numPr>
          <w:ilvl w:val="0"/>
          <w:numId w:val="54"/>
        </w:numPr>
      </w:pPr>
      <w:proofErr w:type="spellStart"/>
      <w:r>
        <w:t>Clustering</w:t>
      </w:r>
      <w:proofErr w:type="spellEnd"/>
      <w:r>
        <w:t xml:space="preserve"> jerárquico: a</w:t>
      </w:r>
      <w:r w:rsidR="004D57E8">
        <w:t xml:space="preserve">grupamiento jerárquico </w:t>
      </w:r>
      <w:proofErr w:type="spellStart"/>
      <w:r w:rsidR="004D57E8">
        <w:t>aglomerativo</w:t>
      </w:r>
      <w:proofErr w:type="spellEnd"/>
      <w:r>
        <w:t>.</w:t>
      </w:r>
    </w:p>
    <w:p w14:paraId="0798A7D8" w14:textId="176D740A" w:rsidR="00D46BC9" w:rsidRPr="009A4435" w:rsidRDefault="00E6627F" w:rsidP="00D46BC9">
      <w:pPr>
        <w:pStyle w:val="Prrafodelista"/>
        <w:numPr>
          <w:ilvl w:val="0"/>
          <w:numId w:val="54"/>
        </w:numPr>
        <w:rPr>
          <w:lang w:val="en-GB"/>
        </w:rPr>
      </w:pPr>
      <w:r w:rsidRPr="009A4435">
        <w:rPr>
          <w:lang w:val="en-GB"/>
        </w:rPr>
        <w:t xml:space="preserve">Clustering </w:t>
      </w:r>
      <w:proofErr w:type="spellStart"/>
      <w:r w:rsidRPr="009A4435">
        <w:rPr>
          <w:lang w:val="en-GB"/>
        </w:rPr>
        <w:t>probabilista</w:t>
      </w:r>
      <w:proofErr w:type="spellEnd"/>
      <w:r w:rsidRPr="009A4435">
        <w:rPr>
          <w:lang w:val="en-GB"/>
        </w:rPr>
        <w:t>: Expectation-Maximization (EM).</w:t>
      </w:r>
    </w:p>
    <w:p w14:paraId="3537DBD3" w14:textId="347A4B1D" w:rsidR="004D57E8" w:rsidRPr="00E6627F" w:rsidRDefault="00E6627F" w:rsidP="00D46BC9">
      <w:pPr>
        <w:pStyle w:val="Prrafodelista"/>
        <w:numPr>
          <w:ilvl w:val="0"/>
          <w:numId w:val="54"/>
        </w:numPr>
        <w:rPr>
          <w:lang w:val="en-GB"/>
        </w:rPr>
      </w:pPr>
      <w:r w:rsidRPr="00E6627F">
        <w:rPr>
          <w:lang w:val="en-GB"/>
        </w:rPr>
        <w:t xml:space="preserve">Clustering </w:t>
      </w:r>
      <w:proofErr w:type="spellStart"/>
      <w:r w:rsidR="009A4435">
        <w:rPr>
          <w:lang w:val="en-GB"/>
        </w:rPr>
        <w:t>difuso</w:t>
      </w:r>
      <w:proofErr w:type="spellEnd"/>
      <w:r w:rsidRPr="00E6627F">
        <w:rPr>
          <w:lang w:val="en-GB"/>
        </w:rPr>
        <w:t>: Fuzzy C-Mean</w:t>
      </w:r>
      <w:r>
        <w:rPr>
          <w:lang w:val="en-GB"/>
        </w:rPr>
        <w:t>s.</w:t>
      </w:r>
    </w:p>
    <w:p w14:paraId="7311DC86" w14:textId="7F3B729A" w:rsidR="008579F3" w:rsidRDefault="008579F3" w:rsidP="008579F3">
      <w:pPr>
        <w:pStyle w:val="Ttulo3"/>
        <w:ind w:left="709" w:hanging="709"/>
      </w:pPr>
      <w:bookmarkStart w:id="65" w:name="_Toc167901455"/>
      <w:r>
        <w:t>Visualización de datos</w:t>
      </w:r>
      <w:bookmarkEnd w:id="65"/>
    </w:p>
    <w:p w14:paraId="1667CF7B" w14:textId="2FB0CFC4"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rán algunas de ellas.</w:t>
      </w:r>
    </w:p>
    <w:p w14:paraId="500C5C17" w14:textId="7154018A" w:rsidR="001A2A14" w:rsidRDefault="001A2A14" w:rsidP="001A2A14">
      <w:pPr>
        <w:pStyle w:val="Ttulo4"/>
        <w:ind w:left="851" w:hanging="851"/>
      </w:pPr>
      <w:r>
        <w:t>Visualizaciones con Python</w:t>
      </w:r>
    </w:p>
    <w:p w14:paraId="7AC6B095" w14:textId="612EE6C9" w:rsidR="009A4435"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tareas como es el caso de la visualización de datos</w:t>
      </w:r>
      <w:commentRangeStart w:id="66"/>
      <w:r w:rsidR="002E6972">
        <w:t xml:space="preserve"> </w:t>
      </w:r>
      <w:commentRangeEnd w:id="66"/>
      <w:r w:rsidR="002E6972">
        <w:rPr>
          <w:rStyle w:val="Refdecomentario"/>
        </w:rPr>
        <w:commentReference w:id="66"/>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Las m</w:t>
      </w:r>
      <w:r w:rsidR="00EB5F73">
        <w:t>á</w:t>
      </w:r>
      <w:r w:rsidR="005F7168">
        <w:t>s relevantes dentro de este lenguaje de programación son:</w:t>
      </w:r>
    </w:p>
    <w:p w14:paraId="0F95B728" w14:textId="3F9E9882" w:rsidR="005F7168" w:rsidRDefault="005F7168" w:rsidP="005F7168">
      <w:pPr>
        <w:pStyle w:val="Prrafodelista"/>
        <w:numPr>
          <w:ilvl w:val="0"/>
          <w:numId w:val="55"/>
        </w:numPr>
      </w:pPr>
      <w:proofErr w:type="spellStart"/>
      <w:r>
        <w:t>Matplotlib</w:t>
      </w:r>
      <w:proofErr w:type="spellEnd"/>
    </w:p>
    <w:p w14:paraId="32CDC67F" w14:textId="25D73695" w:rsidR="005F7168" w:rsidRDefault="005F7168" w:rsidP="005F7168">
      <w:pPr>
        <w:pStyle w:val="Prrafodelista"/>
        <w:numPr>
          <w:ilvl w:val="0"/>
          <w:numId w:val="55"/>
        </w:numPr>
      </w:pPr>
      <w:proofErr w:type="spellStart"/>
      <w:r>
        <w:t>Seaborn</w:t>
      </w:r>
      <w:proofErr w:type="spellEnd"/>
    </w:p>
    <w:p w14:paraId="0D31F7D0" w14:textId="5F296208" w:rsidR="005F7168" w:rsidRPr="009A4435" w:rsidRDefault="005F7168" w:rsidP="005F7168">
      <w:pPr>
        <w:pStyle w:val="Prrafodelista"/>
        <w:numPr>
          <w:ilvl w:val="0"/>
          <w:numId w:val="55"/>
        </w:numPr>
      </w:pPr>
      <w:proofErr w:type="spellStart"/>
      <w:r>
        <w:t>Plotly</w:t>
      </w:r>
      <w:proofErr w:type="spellEnd"/>
    </w:p>
    <w:p w14:paraId="5C5DB0C1" w14:textId="2900F47B" w:rsidR="001A2A14" w:rsidRDefault="001A2A14" w:rsidP="001A2A14">
      <w:pPr>
        <w:pStyle w:val="Ttulo4"/>
        <w:ind w:left="851" w:hanging="851"/>
      </w:pPr>
      <w:r>
        <w:t xml:space="preserve">Visualizaciones con </w:t>
      </w:r>
      <w:r w:rsidR="002E6972" w:rsidRPr="002E6972">
        <w:t>Data-</w:t>
      </w:r>
      <w:proofErr w:type="spellStart"/>
      <w:r w:rsidR="002E6972" w:rsidRPr="002E6972">
        <w:t>Driven</w:t>
      </w:r>
      <w:proofErr w:type="spellEnd"/>
      <w:r w:rsidR="002E6972" w:rsidRPr="002E6972">
        <w:t xml:space="preserve"> </w:t>
      </w:r>
      <w:proofErr w:type="spellStart"/>
      <w:r w:rsidR="002E6972" w:rsidRPr="002E6972">
        <w:t>Documents</w:t>
      </w:r>
      <w:proofErr w:type="spellEnd"/>
      <w:r w:rsidR="002E6972">
        <w:t xml:space="preserve"> (</w:t>
      </w:r>
      <w:r>
        <w:t>D3</w:t>
      </w:r>
      <w:r w:rsidR="002E6972">
        <w:t>)</w:t>
      </w:r>
    </w:p>
    <w:p w14:paraId="3D192ACE" w14:textId="4581DDE4" w:rsidR="00EB5F73" w:rsidRP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w:t>
      </w:r>
      <w:r>
        <w:lastRenderedPageBreak/>
        <w:t xml:space="preserve">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67"/>
      <w:r w:rsidR="002973E7">
        <w:t xml:space="preserve"> </w:t>
      </w:r>
      <w:commentRangeEnd w:id="67"/>
      <w:r w:rsidR="002973E7">
        <w:rPr>
          <w:rStyle w:val="Refdecomentario"/>
        </w:rPr>
        <w:commentReference w:id="67"/>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0D85F0AD" w14:textId="4CB263C3" w:rsidR="001A2A14" w:rsidRDefault="001A2A14" w:rsidP="001A2A14">
      <w:pPr>
        <w:pStyle w:val="Ttulo4"/>
        <w:ind w:left="851" w:hanging="851"/>
      </w:pPr>
      <w:r>
        <w:t>Visualizaciones con herramientas de BI</w:t>
      </w:r>
    </w:p>
    <w:p w14:paraId="1D25B248" w14:textId="6F5EAB54" w:rsidR="00285270" w:rsidRDefault="002973E7" w:rsidP="00BB5B73">
      <w:r>
        <w:t>Por último, se explorará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w:t>
      </w:r>
      <w:proofErr w:type="spellStart"/>
      <w:r w:rsidR="001F31A7">
        <w:t>dashboards</w:t>
      </w:r>
      <w:proofErr w:type="spellEnd"/>
      <w:r w:rsidR="001F31A7">
        <w:t xml:space="preserve"> iguales</w:t>
      </w:r>
      <w:commentRangeStart w:id="68"/>
      <w:r w:rsidR="005249C6">
        <w:t xml:space="preserve"> </w:t>
      </w:r>
      <w:commentRangeEnd w:id="68"/>
      <w:r w:rsidR="005249C6">
        <w:rPr>
          <w:rStyle w:val="Refdecomentario"/>
        </w:rPr>
        <w:commentReference w:id="68"/>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648E3">
      <w:pPr>
        <w:pStyle w:val="Prrafodelista"/>
        <w:numPr>
          <w:ilvl w:val="0"/>
          <w:numId w:val="56"/>
        </w:numPr>
      </w:pPr>
      <w:proofErr w:type="spellStart"/>
      <w:r>
        <w:t>Power</w:t>
      </w:r>
      <w:proofErr w:type="spellEnd"/>
      <w:r>
        <w:t xml:space="preserve"> BI: herramienta novedosa que ofrece un fácil uso y permite graficar los datos que han podido ser previamente tratados. Ideal para la generación de informes y </w:t>
      </w:r>
      <w:proofErr w:type="spellStart"/>
      <w:r>
        <w:t>dashboards</w:t>
      </w:r>
      <w:proofErr w:type="spellEnd"/>
      <w:r>
        <w:t xml:space="preserve"> de una forma sencilla pero eficaz</w:t>
      </w:r>
      <w:commentRangeStart w:id="69"/>
      <w:r w:rsidR="00186992">
        <w:t xml:space="preserve"> </w:t>
      </w:r>
      <w:commentRangeEnd w:id="69"/>
      <w:r w:rsidR="00186992">
        <w:rPr>
          <w:rStyle w:val="Refdecomentario"/>
        </w:rPr>
        <w:commentReference w:id="69"/>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648E3">
      <w:pPr>
        <w:pStyle w:val="Prrafodelista"/>
        <w:numPr>
          <w:ilvl w:val="0"/>
          <w:numId w:val="56"/>
        </w:numPr>
      </w:pPr>
      <w:proofErr w:type="spellStart"/>
      <w:r>
        <w:t>Tableau</w:t>
      </w:r>
      <w:proofErr w:type="spellEnd"/>
      <w:r>
        <w:t xml:space="preserve">: herramienta globalmente conocida y líder absoluta hasta la aparición de </w:t>
      </w:r>
      <w:proofErr w:type="spellStart"/>
      <w:r>
        <w:t>Power</w:t>
      </w:r>
      <w:proofErr w:type="spellEnd"/>
      <w:r>
        <w:t xml:space="preserve"> BI</w:t>
      </w:r>
      <w:commentRangeStart w:id="70"/>
      <w:r w:rsidR="00186992">
        <w:t xml:space="preserve"> </w:t>
      </w:r>
      <w:commentRangeEnd w:id="70"/>
      <w:r w:rsidR="00186992">
        <w:rPr>
          <w:rStyle w:val="Refdecomentario"/>
        </w:rPr>
        <w:commentReference w:id="70"/>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xml:space="preserve">. Se requiere de una mayor formación en la herramienta, a pesar de que es intuitiva. En cuanto a funcionalidades, muy similar a </w:t>
      </w:r>
      <w:proofErr w:type="spellStart"/>
      <w:r>
        <w:t>Power</w:t>
      </w:r>
      <w:proofErr w:type="spellEnd"/>
      <w:r>
        <w:t xml:space="preserve"> BI, permitiendo también el tratamiento de datos.</w:t>
      </w:r>
    </w:p>
    <w:p w14:paraId="6FBDFC1E" w14:textId="465E2F51" w:rsidR="005648E3" w:rsidRDefault="005648E3" w:rsidP="005648E3">
      <w:pPr>
        <w:pStyle w:val="Prrafodelista"/>
        <w:numPr>
          <w:ilvl w:val="0"/>
          <w:numId w:val="56"/>
        </w:numPr>
      </w:pPr>
      <w:proofErr w:type="spellStart"/>
      <w:r>
        <w:t>QlikView</w:t>
      </w:r>
      <w:proofErr w:type="spellEnd"/>
      <w:r w:rsidR="00545A47">
        <w:t>: herramienta con cierta similitud a las dos previamente explicadas, pero con un tratamiento de los datos bastante más limitado</w:t>
      </w:r>
      <w:commentRangeStart w:id="71"/>
      <w:r w:rsidR="00186992">
        <w:t xml:space="preserve"> </w:t>
      </w:r>
      <w:commentRangeEnd w:id="71"/>
      <w:r w:rsidR="00186992">
        <w:rPr>
          <w:rStyle w:val="Refdecomentario"/>
        </w:rPr>
        <w:commentReference w:id="71"/>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BB5B73">
      <w:pPr>
        <w:pStyle w:val="Prrafodelista"/>
        <w:numPr>
          <w:ilvl w:val="0"/>
          <w:numId w:val="56"/>
        </w:numPr>
      </w:pPr>
      <w:r>
        <w:t>SAP BI</w:t>
      </w:r>
      <w:r w:rsidR="00186992">
        <w:t xml:space="preserve">: herramienta del </w:t>
      </w:r>
      <w:r w:rsidR="00186992" w:rsidRPr="00186992">
        <w:t xml:space="preserve">Enterprise </w:t>
      </w:r>
      <w:proofErr w:type="spellStart"/>
      <w:r w:rsidR="00186992" w:rsidRPr="00186992">
        <w:t>Resource</w:t>
      </w:r>
      <w:proofErr w:type="spellEnd"/>
      <w:r w:rsidR="00186992" w:rsidRPr="00186992">
        <w:t xml:space="preserve"> </w:t>
      </w:r>
      <w:proofErr w:type="spellStart"/>
      <w:r w:rsidR="00186992" w:rsidRPr="00186992">
        <w:t>Planning</w:t>
      </w:r>
      <w:proofErr w:type="spellEnd"/>
      <w:r w:rsidR="00186992">
        <w:t xml:space="preserve"> (ERP) que le añade la funcionalidad especifica de la inteligencia de negocio</w:t>
      </w:r>
      <w:commentRangeStart w:id="72"/>
      <w:r w:rsidR="00186992">
        <w:t xml:space="preserve"> </w:t>
      </w:r>
      <w:commentRangeEnd w:id="72"/>
      <w:r w:rsidR="00186992">
        <w:rPr>
          <w:rStyle w:val="Refdecomentario"/>
        </w:rPr>
        <w:commentReference w:id="72"/>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920B1D1" w14:textId="1C4DD7AF" w:rsidR="005648E3" w:rsidRDefault="00865E3A" w:rsidP="00865E3A">
      <w:pPr>
        <w:spacing w:before="0" w:after="0" w:line="240" w:lineRule="auto"/>
        <w:jc w:val="left"/>
      </w:pPr>
      <w:r>
        <w:br w:type="page"/>
      </w:r>
    </w:p>
    <w:p w14:paraId="1A416B81" w14:textId="68205AB3" w:rsidR="009E0F72" w:rsidRDefault="009E0F72" w:rsidP="009E0F72">
      <w:pPr>
        <w:pStyle w:val="Ttulo4"/>
        <w:ind w:left="851" w:hanging="851"/>
      </w:pPr>
      <w:r>
        <w:lastRenderedPageBreak/>
        <w:t>Comparativa de herramientas de visualización</w:t>
      </w:r>
    </w:p>
    <w:tbl>
      <w:tblPr>
        <w:tblStyle w:val="Tablaconcuadrcula"/>
        <w:tblW w:w="0" w:type="auto"/>
        <w:tblLook w:val="04A0" w:firstRow="1" w:lastRow="0" w:firstColumn="1" w:lastColumn="0" w:noHBand="0" w:noVBand="1"/>
      </w:tblPr>
      <w:tblGrid>
        <w:gridCol w:w="1809"/>
        <w:gridCol w:w="3544"/>
        <w:gridCol w:w="3901"/>
      </w:tblGrid>
      <w:tr w:rsidR="00AB3A53" w14:paraId="19EB743E" w14:textId="77777777" w:rsidTr="00B60500">
        <w:trPr>
          <w:trHeight w:val="670"/>
        </w:trPr>
        <w:tc>
          <w:tcPr>
            <w:tcW w:w="1809" w:type="dxa"/>
          </w:tcPr>
          <w:p w14:paraId="7A3B2A14" w14:textId="77777777" w:rsidR="00AB3A53" w:rsidRDefault="00AB3A53" w:rsidP="004D52A7">
            <w:r>
              <w:t>Herramienta</w:t>
            </w:r>
          </w:p>
        </w:tc>
        <w:tc>
          <w:tcPr>
            <w:tcW w:w="3544" w:type="dxa"/>
          </w:tcPr>
          <w:p w14:paraId="4ACA2E36" w14:textId="7C646022" w:rsidR="00AB3A53" w:rsidRDefault="00B60500" w:rsidP="004D52A7">
            <w:r>
              <w:t>Ventajas</w:t>
            </w:r>
          </w:p>
        </w:tc>
        <w:tc>
          <w:tcPr>
            <w:tcW w:w="3901" w:type="dxa"/>
          </w:tcPr>
          <w:p w14:paraId="495BABA7" w14:textId="40FC8EF5" w:rsidR="00AB3A53" w:rsidRDefault="00B60500" w:rsidP="004D52A7">
            <w:r>
              <w:t>Desventajas</w:t>
            </w:r>
          </w:p>
        </w:tc>
      </w:tr>
      <w:tr w:rsidR="00AB3A53" w14:paraId="0F0A3599" w14:textId="77777777" w:rsidTr="00B60500">
        <w:trPr>
          <w:trHeight w:val="682"/>
        </w:trPr>
        <w:tc>
          <w:tcPr>
            <w:tcW w:w="1809" w:type="dxa"/>
          </w:tcPr>
          <w:p w14:paraId="78D734E1" w14:textId="2F84FA90" w:rsidR="00AB3A53" w:rsidRDefault="00AB3A53" w:rsidP="004D52A7">
            <w:r>
              <w:t>Visualizaciones con Python</w:t>
            </w:r>
          </w:p>
        </w:tc>
        <w:tc>
          <w:tcPr>
            <w:tcW w:w="3544" w:type="dxa"/>
            <w:vAlign w:val="center"/>
          </w:tcPr>
          <w:p w14:paraId="4546FF6E" w14:textId="77777777" w:rsidR="00AB3A53" w:rsidRDefault="00B60500" w:rsidP="00B60500">
            <w:pPr>
              <w:pStyle w:val="Prrafodelista"/>
              <w:numPr>
                <w:ilvl w:val="0"/>
                <w:numId w:val="65"/>
              </w:numPr>
              <w:ind w:left="315" w:hanging="284"/>
              <w:jc w:val="left"/>
            </w:pPr>
            <w:r>
              <w:t>Gran personalización a través de diferentes librerías.</w:t>
            </w:r>
          </w:p>
          <w:p w14:paraId="51F51D58" w14:textId="77777777" w:rsidR="00B60500" w:rsidRDefault="00B60500" w:rsidP="00B60500">
            <w:pPr>
              <w:pStyle w:val="Prrafodelista"/>
              <w:numPr>
                <w:ilvl w:val="0"/>
                <w:numId w:val="65"/>
              </w:numPr>
              <w:ind w:left="315" w:hanging="284"/>
              <w:jc w:val="left"/>
            </w:pPr>
            <w:r>
              <w:t>Amplia documentación.</w:t>
            </w:r>
          </w:p>
          <w:p w14:paraId="73148B14" w14:textId="730CD8D3" w:rsidR="00865E3A" w:rsidRDefault="00865E3A" w:rsidP="00B60500">
            <w:pPr>
              <w:pStyle w:val="Prrafodelista"/>
              <w:numPr>
                <w:ilvl w:val="0"/>
                <w:numId w:val="65"/>
              </w:numPr>
              <w:ind w:left="315" w:hanging="284"/>
              <w:jc w:val="left"/>
            </w:pPr>
            <w:proofErr w:type="spellStart"/>
            <w:r>
              <w:t>Opensource</w:t>
            </w:r>
            <w:proofErr w:type="spellEnd"/>
            <w:r>
              <w:t>.</w:t>
            </w:r>
          </w:p>
        </w:tc>
        <w:tc>
          <w:tcPr>
            <w:tcW w:w="3901" w:type="dxa"/>
            <w:vAlign w:val="center"/>
          </w:tcPr>
          <w:p w14:paraId="445CA1E4" w14:textId="77777777" w:rsidR="00B60500" w:rsidRDefault="00B60500" w:rsidP="00B60500">
            <w:pPr>
              <w:pStyle w:val="Prrafodelista"/>
              <w:numPr>
                <w:ilvl w:val="0"/>
                <w:numId w:val="65"/>
              </w:numPr>
              <w:ind w:left="318" w:hanging="283"/>
              <w:jc w:val="left"/>
            </w:pPr>
            <w:r>
              <w:t>Curva de aprendizaje pronunciada.</w:t>
            </w:r>
          </w:p>
          <w:p w14:paraId="76287B78" w14:textId="23C32A0F" w:rsidR="00B60500" w:rsidRDefault="00B60500" w:rsidP="00B60500">
            <w:pPr>
              <w:pStyle w:val="Prrafodelista"/>
              <w:numPr>
                <w:ilvl w:val="0"/>
                <w:numId w:val="65"/>
              </w:numPr>
              <w:ind w:left="318" w:hanging="283"/>
              <w:jc w:val="left"/>
            </w:pPr>
            <w:r>
              <w:t>Conocimientos de Python.</w:t>
            </w:r>
          </w:p>
        </w:tc>
      </w:tr>
      <w:tr w:rsidR="00AB3A53" w14:paraId="46047AC9" w14:textId="77777777" w:rsidTr="00B60500">
        <w:trPr>
          <w:trHeight w:val="670"/>
        </w:trPr>
        <w:tc>
          <w:tcPr>
            <w:tcW w:w="1809" w:type="dxa"/>
          </w:tcPr>
          <w:p w14:paraId="15B6EA27" w14:textId="51E0F508" w:rsidR="00AB3A53" w:rsidRDefault="00AB3A53" w:rsidP="004D52A7">
            <w:r>
              <w:t>Visualizaciones con D3</w:t>
            </w:r>
          </w:p>
        </w:tc>
        <w:tc>
          <w:tcPr>
            <w:tcW w:w="3544" w:type="dxa"/>
          </w:tcPr>
          <w:p w14:paraId="522D381B" w14:textId="77777777" w:rsidR="00AB3A53" w:rsidRDefault="00B60500" w:rsidP="00B60500">
            <w:pPr>
              <w:pStyle w:val="Prrafodelista"/>
              <w:numPr>
                <w:ilvl w:val="0"/>
                <w:numId w:val="65"/>
              </w:numPr>
              <w:ind w:left="315" w:hanging="284"/>
              <w:jc w:val="left"/>
            </w:pPr>
            <w:r>
              <w:t>Altamente personalizable.</w:t>
            </w:r>
          </w:p>
          <w:p w14:paraId="1BD9283E" w14:textId="77777777" w:rsidR="00B60500" w:rsidRDefault="00B60500" w:rsidP="00B60500">
            <w:pPr>
              <w:pStyle w:val="Prrafodelista"/>
              <w:numPr>
                <w:ilvl w:val="0"/>
                <w:numId w:val="65"/>
              </w:numPr>
              <w:ind w:left="315" w:hanging="284"/>
              <w:jc w:val="left"/>
            </w:pPr>
            <w:r>
              <w:t>Visualizaciones interactivas.</w:t>
            </w:r>
          </w:p>
          <w:p w14:paraId="7535ADE5" w14:textId="77777777" w:rsidR="00B60500" w:rsidRDefault="00B60500" w:rsidP="00B60500">
            <w:pPr>
              <w:pStyle w:val="Prrafodelista"/>
              <w:numPr>
                <w:ilvl w:val="0"/>
                <w:numId w:val="65"/>
              </w:numPr>
              <w:ind w:left="315" w:hanging="284"/>
              <w:jc w:val="left"/>
            </w:pPr>
            <w:r>
              <w:t>Amplia documentación.</w:t>
            </w:r>
          </w:p>
          <w:p w14:paraId="25419D28" w14:textId="4EE700FA" w:rsidR="00865E3A" w:rsidRDefault="00865E3A" w:rsidP="00B60500">
            <w:pPr>
              <w:pStyle w:val="Prrafodelista"/>
              <w:numPr>
                <w:ilvl w:val="0"/>
                <w:numId w:val="65"/>
              </w:numPr>
              <w:ind w:left="315" w:hanging="284"/>
              <w:jc w:val="left"/>
            </w:pPr>
            <w:proofErr w:type="spellStart"/>
            <w:r>
              <w:t>Opensource</w:t>
            </w:r>
            <w:proofErr w:type="spellEnd"/>
            <w:r>
              <w:t>.</w:t>
            </w:r>
          </w:p>
        </w:tc>
        <w:tc>
          <w:tcPr>
            <w:tcW w:w="3901" w:type="dxa"/>
            <w:vAlign w:val="center"/>
          </w:tcPr>
          <w:p w14:paraId="6B65B8D9" w14:textId="77777777" w:rsidR="00AB3A53" w:rsidRDefault="00B60500" w:rsidP="00B60500">
            <w:pPr>
              <w:pStyle w:val="Prrafodelista"/>
              <w:numPr>
                <w:ilvl w:val="0"/>
                <w:numId w:val="65"/>
              </w:numPr>
              <w:ind w:left="315" w:hanging="284"/>
              <w:jc w:val="left"/>
            </w:pPr>
            <w:r>
              <w:t>Curva de aprendizaje muy pronunciada.</w:t>
            </w:r>
          </w:p>
          <w:p w14:paraId="6136C9D7" w14:textId="051F7B20" w:rsidR="00B60500" w:rsidRDefault="00B60500" w:rsidP="00B60500">
            <w:pPr>
              <w:pStyle w:val="Prrafodelista"/>
              <w:numPr>
                <w:ilvl w:val="0"/>
                <w:numId w:val="65"/>
              </w:numPr>
              <w:ind w:left="315" w:hanging="284"/>
              <w:jc w:val="left"/>
            </w:pPr>
            <w:r>
              <w:t>Conocimientos de JavaScript.</w:t>
            </w:r>
          </w:p>
        </w:tc>
      </w:tr>
      <w:tr w:rsidR="00865E3A" w14:paraId="2E438099" w14:textId="77777777" w:rsidTr="00B14A9C">
        <w:trPr>
          <w:trHeight w:val="682"/>
        </w:trPr>
        <w:tc>
          <w:tcPr>
            <w:tcW w:w="1809" w:type="dxa"/>
          </w:tcPr>
          <w:p w14:paraId="34E75C8B" w14:textId="612AB85F" w:rsidR="00865E3A" w:rsidRDefault="00865E3A" w:rsidP="00865E3A">
            <w:proofErr w:type="spellStart"/>
            <w:r>
              <w:t>Power</w:t>
            </w:r>
            <w:proofErr w:type="spellEnd"/>
            <w:r>
              <w:t xml:space="preserve"> BI</w:t>
            </w:r>
          </w:p>
        </w:tc>
        <w:tc>
          <w:tcPr>
            <w:tcW w:w="3544" w:type="dxa"/>
          </w:tcPr>
          <w:p w14:paraId="0A56872A" w14:textId="003FF6DF" w:rsidR="00865E3A" w:rsidRDefault="00865E3A" w:rsidP="00865E3A">
            <w:pPr>
              <w:pStyle w:val="Prrafodelista"/>
              <w:numPr>
                <w:ilvl w:val="0"/>
                <w:numId w:val="65"/>
              </w:numPr>
              <w:ind w:left="315" w:hanging="284"/>
              <w:jc w:val="left"/>
            </w:pPr>
            <w:r>
              <w:t>Fácil uso.</w:t>
            </w:r>
          </w:p>
          <w:p w14:paraId="474A632C" w14:textId="0945CFDF" w:rsidR="00865E3A" w:rsidRDefault="00865E3A" w:rsidP="00865E3A">
            <w:pPr>
              <w:pStyle w:val="Prrafodelista"/>
              <w:numPr>
                <w:ilvl w:val="0"/>
                <w:numId w:val="65"/>
              </w:numPr>
              <w:ind w:left="315" w:hanging="284"/>
              <w:jc w:val="left"/>
            </w:pPr>
            <w:r>
              <w:t>Amplia conectividad.</w:t>
            </w:r>
          </w:p>
          <w:p w14:paraId="1128ACB4" w14:textId="2997F2CC" w:rsidR="00865E3A" w:rsidRDefault="00865E3A" w:rsidP="00865E3A">
            <w:pPr>
              <w:pStyle w:val="Prrafodelista"/>
              <w:numPr>
                <w:ilvl w:val="0"/>
                <w:numId w:val="65"/>
              </w:numPr>
              <w:ind w:left="315" w:hanging="284"/>
              <w:jc w:val="left"/>
            </w:pPr>
            <w:r>
              <w:t>Destinado específicamente para el análisis de datos.</w:t>
            </w:r>
          </w:p>
          <w:p w14:paraId="260596C2" w14:textId="77777777" w:rsidR="00865E3A" w:rsidRDefault="00865E3A" w:rsidP="00865E3A">
            <w:pPr>
              <w:pStyle w:val="Prrafodelista"/>
              <w:numPr>
                <w:ilvl w:val="0"/>
                <w:numId w:val="65"/>
              </w:numPr>
              <w:ind w:left="315" w:hanging="284"/>
              <w:jc w:val="left"/>
            </w:pPr>
            <w:r>
              <w:t>Visualizaciones interactivas.</w:t>
            </w:r>
          </w:p>
          <w:p w14:paraId="713C459E" w14:textId="77777777" w:rsidR="00865E3A" w:rsidRDefault="00865E3A" w:rsidP="00865E3A">
            <w:pPr>
              <w:pStyle w:val="Prrafodelista"/>
              <w:numPr>
                <w:ilvl w:val="0"/>
                <w:numId w:val="65"/>
              </w:numPr>
              <w:ind w:left="315" w:hanging="284"/>
              <w:jc w:val="left"/>
            </w:pPr>
            <w:r>
              <w:t>Amplia documentación.</w:t>
            </w:r>
          </w:p>
          <w:p w14:paraId="2AD60D13" w14:textId="2BCD3953" w:rsidR="00865E3A" w:rsidRDefault="00865E3A" w:rsidP="00865E3A">
            <w:pPr>
              <w:pStyle w:val="Prrafodelista"/>
              <w:numPr>
                <w:ilvl w:val="0"/>
                <w:numId w:val="65"/>
              </w:numPr>
              <w:ind w:left="315" w:hanging="284"/>
              <w:jc w:val="left"/>
            </w:pPr>
            <w:r>
              <w:t>Versión gratuita existente.</w:t>
            </w:r>
          </w:p>
        </w:tc>
        <w:tc>
          <w:tcPr>
            <w:tcW w:w="3901" w:type="dxa"/>
            <w:vAlign w:val="center"/>
          </w:tcPr>
          <w:p w14:paraId="07F5B5D9" w14:textId="77777777" w:rsidR="00865E3A" w:rsidRDefault="00865E3A" w:rsidP="00865E3A">
            <w:pPr>
              <w:pStyle w:val="Prrafodelista"/>
              <w:numPr>
                <w:ilvl w:val="0"/>
                <w:numId w:val="65"/>
              </w:numPr>
              <w:ind w:left="315" w:hanging="284"/>
              <w:jc w:val="left"/>
            </w:pPr>
            <w:r>
              <w:t>Menor personalización.</w:t>
            </w:r>
          </w:p>
          <w:p w14:paraId="70C05DCD" w14:textId="243EEC7E" w:rsidR="00865E3A" w:rsidRDefault="00865E3A" w:rsidP="00865E3A">
            <w:pPr>
              <w:pStyle w:val="Prrafodelista"/>
              <w:numPr>
                <w:ilvl w:val="0"/>
                <w:numId w:val="65"/>
              </w:numPr>
              <w:ind w:left="315" w:hanging="284"/>
              <w:jc w:val="left"/>
            </w:pPr>
            <w:r>
              <w:t>Algunas visualizaciones requieren conexión a internet.</w:t>
            </w:r>
          </w:p>
        </w:tc>
      </w:tr>
      <w:tr w:rsidR="00865E3A" w14:paraId="1A4C79C9" w14:textId="77777777" w:rsidTr="00865E3A">
        <w:trPr>
          <w:trHeight w:val="670"/>
        </w:trPr>
        <w:tc>
          <w:tcPr>
            <w:tcW w:w="1809" w:type="dxa"/>
          </w:tcPr>
          <w:p w14:paraId="6EA93C2E" w14:textId="22ACCF24" w:rsidR="00865E3A" w:rsidRDefault="00865E3A" w:rsidP="00865E3A">
            <w:proofErr w:type="spellStart"/>
            <w:r>
              <w:t>Tableau</w:t>
            </w:r>
            <w:proofErr w:type="spellEnd"/>
          </w:p>
        </w:tc>
        <w:tc>
          <w:tcPr>
            <w:tcW w:w="3544" w:type="dxa"/>
          </w:tcPr>
          <w:p w14:paraId="0F2965E2" w14:textId="77777777" w:rsidR="00865E3A" w:rsidRDefault="00865E3A" w:rsidP="00865E3A">
            <w:pPr>
              <w:pStyle w:val="Prrafodelista"/>
              <w:numPr>
                <w:ilvl w:val="0"/>
                <w:numId w:val="65"/>
              </w:numPr>
              <w:ind w:left="315" w:hanging="284"/>
              <w:jc w:val="left"/>
            </w:pPr>
            <w:r>
              <w:t>Visualizaciones interactivas.</w:t>
            </w:r>
          </w:p>
          <w:p w14:paraId="42364666" w14:textId="77777777" w:rsidR="00865E3A" w:rsidRDefault="00865E3A" w:rsidP="00865E3A">
            <w:pPr>
              <w:pStyle w:val="Prrafodelista"/>
              <w:numPr>
                <w:ilvl w:val="0"/>
                <w:numId w:val="65"/>
              </w:numPr>
              <w:ind w:left="315" w:hanging="284"/>
              <w:jc w:val="left"/>
            </w:pPr>
            <w:r>
              <w:t>Destinado específicamente para el análisis de datos.</w:t>
            </w:r>
          </w:p>
          <w:p w14:paraId="1F4A4C29" w14:textId="77777777" w:rsidR="00865E3A" w:rsidRDefault="00865E3A" w:rsidP="00865E3A">
            <w:pPr>
              <w:pStyle w:val="Prrafodelista"/>
              <w:numPr>
                <w:ilvl w:val="0"/>
                <w:numId w:val="65"/>
              </w:numPr>
              <w:ind w:left="315" w:hanging="284"/>
              <w:jc w:val="left"/>
            </w:pPr>
            <w:r>
              <w:t>Amplia documentación.</w:t>
            </w:r>
          </w:p>
          <w:p w14:paraId="6D769F4D" w14:textId="1F5E7C13" w:rsidR="00865E3A" w:rsidRDefault="00865E3A" w:rsidP="00865E3A">
            <w:pPr>
              <w:pStyle w:val="Prrafodelista"/>
              <w:numPr>
                <w:ilvl w:val="0"/>
                <w:numId w:val="65"/>
              </w:numPr>
              <w:ind w:left="315" w:hanging="284"/>
              <w:jc w:val="left"/>
            </w:pPr>
            <w:r>
              <w:t>Versión gratuita muy limitada.</w:t>
            </w:r>
          </w:p>
        </w:tc>
        <w:tc>
          <w:tcPr>
            <w:tcW w:w="3901" w:type="dxa"/>
            <w:vAlign w:val="center"/>
          </w:tcPr>
          <w:p w14:paraId="70DDF3F5" w14:textId="77777777" w:rsidR="00865E3A" w:rsidRDefault="00865E3A" w:rsidP="00865E3A">
            <w:pPr>
              <w:pStyle w:val="Prrafodelista"/>
              <w:numPr>
                <w:ilvl w:val="0"/>
                <w:numId w:val="65"/>
              </w:numPr>
              <w:ind w:left="318" w:hanging="283"/>
              <w:jc w:val="left"/>
            </w:pPr>
            <w:r>
              <w:t>Coste elevado mediante licencias.</w:t>
            </w:r>
          </w:p>
          <w:p w14:paraId="5914F9D3" w14:textId="77777777" w:rsidR="00865E3A" w:rsidRDefault="00865E3A" w:rsidP="00865E3A">
            <w:pPr>
              <w:pStyle w:val="Prrafodelista"/>
              <w:numPr>
                <w:ilvl w:val="0"/>
                <w:numId w:val="65"/>
              </w:numPr>
              <w:ind w:left="318" w:hanging="283"/>
              <w:jc w:val="left"/>
            </w:pPr>
            <w:r>
              <w:t>Lentitud con grandes conjuntos de datos.</w:t>
            </w:r>
          </w:p>
          <w:p w14:paraId="7ACA5111" w14:textId="55D9463E" w:rsidR="00865E3A" w:rsidRDefault="00865E3A" w:rsidP="00865E3A">
            <w:pPr>
              <w:pStyle w:val="Prrafodelista"/>
              <w:numPr>
                <w:ilvl w:val="0"/>
                <w:numId w:val="65"/>
              </w:numPr>
              <w:ind w:left="318" w:hanging="283"/>
              <w:jc w:val="left"/>
            </w:pPr>
            <w:r>
              <w:t>Necesaria cierta adaptación al entorno.</w:t>
            </w:r>
          </w:p>
        </w:tc>
      </w:tr>
      <w:tr w:rsidR="00865E3A" w14:paraId="73B75956" w14:textId="77777777" w:rsidTr="00865E3A">
        <w:trPr>
          <w:trHeight w:val="682"/>
        </w:trPr>
        <w:tc>
          <w:tcPr>
            <w:tcW w:w="1809" w:type="dxa"/>
          </w:tcPr>
          <w:p w14:paraId="02E8E4DF" w14:textId="19862BBA" w:rsidR="00865E3A" w:rsidRDefault="00865E3A" w:rsidP="00865E3A">
            <w:proofErr w:type="spellStart"/>
            <w:r>
              <w:t>QlikView</w:t>
            </w:r>
            <w:proofErr w:type="spellEnd"/>
          </w:p>
        </w:tc>
        <w:tc>
          <w:tcPr>
            <w:tcW w:w="3544" w:type="dxa"/>
          </w:tcPr>
          <w:p w14:paraId="1B71FFB0" w14:textId="77777777" w:rsidR="00865E3A" w:rsidRDefault="00865E3A" w:rsidP="00865E3A">
            <w:pPr>
              <w:pStyle w:val="Prrafodelista"/>
              <w:numPr>
                <w:ilvl w:val="0"/>
                <w:numId w:val="65"/>
              </w:numPr>
              <w:ind w:left="315" w:hanging="284"/>
              <w:jc w:val="left"/>
            </w:pPr>
            <w:r>
              <w:t>Destinado específicamente para el análisis de datos.</w:t>
            </w:r>
          </w:p>
          <w:p w14:paraId="3BA0F21D" w14:textId="042C9D17" w:rsidR="00865E3A" w:rsidRDefault="00865E3A" w:rsidP="00865E3A">
            <w:pPr>
              <w:pStyle w:val="Prrafodelista"/>
              <w:numPr>
                <w:ilvl w:val="0"/>
                <w:numId w:val="65"/>
              </w:numPr>
              <w:ind w:left="315" w:hanging="284"/>
              <w:jc w:val="left"/>
            </w:pPr>
            <w:r>
              <w:t>Gran personalización.</w:t>
            </w:r>
          </w:p>
        </w:tc>
        <w:tc>
          <w:tcPr>
            <w:tcW w:w="3901" w:type="dxa"/>
            <w:vAlign w:val="center"/>
          </w:tcPr>
          <w:p w14:paraId="645D7BC0" w14:textId="77777777" w:rsidR="00865E3A" w:rsidRDefault="00865E3A" w:rsidP="00865E3A">
            <w:pPr>
              <w:pStyle w:val="Prrafodelista"/>
              <w:numPr>
                <w:ilvl w:val="0"/>
                <w:numId w:val="65"/>
              </w:numPr>
              <w:ind w:left="318" w:hanging="283"/>
              <w:jc w:val="left"/>
            </w:pPr>
            <w:r>
              <w:t>Curva de aprendizaje pronunciada.</w:t>
            </w:r>
          </w:p>
          <w:p w14:paraId="287517BC" w14:textId="449A0924" w:rsidR="00865E3A" w:rsidRDefault="00865E3A" w:rsidP="00865E3A">
            <w:pPr>
              <w:pStyle w:val="Prrafodelista"/>
              <w:numPr>
                <w:ilvl w:val="0"/>
                <w:numId w:val="65"/>
              </w:numPr>
              <w:ind w:left="318" w:hanging="283"/>
              <w:jc w:val="left"/>
            </w:pPr>
            <w:r>
              <w:t>Coste elevado.</w:t>
            </w:r>
          </w:p>
        </w:tc>
      </w:tr>
      <w:tr w:rsidR="00865E3A" w14:paraId="60723E02" w14:textId="77777777" w:rsidTr="00B60500">
        <w:trPr>
          <w:trHeight w:val="670"/>
        </w:trPr>
        <w:tc>
          <w:tcPr>
            <w:tcW w:w="1809" w:type="dxa"/>
          </w:tcPr>
          <w:p w14:paraId="5BEB1E71" w14:textId="53D85F01" w:rsidR="00865E3A" w:rsidRDefault="00865E3A" w:rsidP="00865E3A">
            <w:r>
              <w:t>SAP BI</w:t>
            </w:r>
          </w:p>
        </w:tc>
        <w:tc>
          <w:tcPr>
            <w:tcW w:w="3544" w:type="dxa"/>
          </w:tcPr>
          <w:p w14:paraId="24EAEB6F" w14:textId="77777777" w:rsidR="00865E3A" w:rsidRDefault="00865E3A" w:rsidP="00865E3A">
            <w:pPr>
              <w:pStyle w:val="Prrafodelista"/>
              <w:numPr>
                <w:ilvl w:val="0"/>
                <w:numId w:val="65"/>
              </w:numPr>
              <w:ind w:left="315" w:hanging="284"/>
              <w:jc w:val="left"/>
            </w:pPr>
            <w:r>
              <w:t>Integración con SAP.</w:t>
            </w:r>
          </w:p>
          <w:p w14:paraId="3CB24541" w14:textId="77777777" w:rsidR="00865E3A" w:rsidRDefault="00865E3A" w:rsidP="00865E3A">
            <w:pPr>
              <w:pStyle w:val="Prrafodelista"/>
              <w:numPr>
                <w:ilvl w:val="0"/>
                <w:numId w:val="65"/>
              </w:numPr>
              <w:ind w:left="315" w:hanging="284"/>
              <w:jc w:val="left"/>
            </w:pPr>
            <w:r>
              <w:t>Soporte y actualizaciones.</w:t>
            </w:r>
          </w:p>
          <w:p w14:paraId="65FBCBF6" w14:textId="305C1ECA" w:rsidR="00865E3A" w:rsidRDefault="00865E3A" w:rsidP="00865E3A">
            <w:pPr>
              <w:pStyle w:val="Prrafodelista"/>
              <w:numPr>
                <w:ilvl w:val="0"/>
                <w:numId w:val="65"/>
              </w:numPr>
              <w:ind w:left="315" w:hanging="284"/>
              <w:jc w:val="left"/>
            </w:pPr>
            <w:r>
              <w:t>Destinado específicamente para el análisis de datos.</w:t>
            </w:r>
          </w:p>
        </w:tc>
        <w:tc>
          <w:tcPr>
            <w:tcW w:w="3901" w:type="dxa"/>
          </w:tcPr>
          <w:p w14:paraId="792E0E7F" w14:textId="77777777" w:rsidR="00865E3A" w:rsidRDefault="00865E3A" w:rsidP="00865E3A">
            <w:pPr>
              <w:pStyle w:val="Prrafodelista"/>
              <w:numPr>
                <w:ilvl w:val="0"/>
                <w:numId w:val="65"/>
              </w:numPr>
              <w:ind w:left="318" w:hanging="284"/>
            </w:pPr>
            <w:r>
              <w:t>Coste elevado.</w:t>
            </w:r>
          </w:p>
          <w:p w14:paraId="56CFDCA7" w14:textId="77777777" w:rsidR="00865E3A" w:rsidRDefault="00865E3A" w:rsidP="00865E3A">
            <w:pPr>
              <w:pStyle w:val="Prrafodelista"/>
              <w:numPr>
                <w:ilvl w:val="0"/>
                <w:numId w:val="65"/>
              </w:numPr>
              <w:ind w:left="318" w:hanging="284"/>
            </w:pPr>
            <w:r>
              <w:t>Requiere gran capacidad de recursos.</w:t>
            </w:r>
          </w:p>
          <w:p w14:paraId="07CC8053" w14:textId="5D00E845" w:rsidR="00865E3A" w:rsidRDefault="00865E3A" w:rsidP="00865E3A">
            <w:pPr>
              <w:pStyle w:val="Prrafodelista"/>
              <w:numPr>
                <w:ilvl w:val="0"/>
                <w:numId w:val="65"/>
              </w:numPr>
              <w:ind w:left="318" w:hanging="284"/>
            </w:pPr>
            <w:r>
              <w:t>Destinado a grandes empresas.</w:t>
            </w:r>
          </w:p>
        </w:tc>
      </w:tr>
    </w:tbl>
    <w:p w14:paraId="76898095" w14:textId="26DFF085" w:rsidR="009E729C" w:rsidRDefault="00DE1938" w:rsidP="00F55627">
      <w:pPr>
        <w:pStyle w:val="Ttulo2"/>
        <w:ind w:left="716"/>
        <w:rPr>
          <w:caps w:val="0"/>
        </w:rPr>
      </w:pPr>
      <w:bookmarkStart w:id="73" w:name="_Toc167901456"/>
      <w:r>
        <w:rPr>
          <w:caps w:val="0"/>
        </w:rPr>
        <w:lastRenderedPageBreak/>
        <w:t>Conclusiones</w:t>
      </w:r>
      <w:bookmarkEnd w:id="73"/>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24A0BE0A" w14:textId="08EAF5ED" w:rsidR="00C335B1" w:rsidRDefault="00DB46A4" w:rsidP="00DB46A4">
      <w:r>
        <w:t>Los pilares mencionados sobre los que se basará “</w:t>
      </w:r>
      <w:proofErr w:type="spellStart"/>
      <w:r>
        <w:t>Biker</w:t>
      </w:r>
      <w:proofErr w:type="spellEnd"/>
      <w:r>
        <w:t>” se puede</w:t>
      </w:r>
      <w:r w:rsidR="00FE3D4B">
        <w:t>n</w:t>
      </w:r>
      <w:r>
        <w:t xml:space="preserv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1F1F5F0D" w:rsidR="00DB46A4" w:rsidRDefault="00DB46A4" w:rsidP="00DB46A4">
      <w:r>
        <w:t>Por su parte, el análisis meteorológico incluirá una serie de mediciones de diferentes índices meteorológicos, como puede ser el viento, la lluvia y la temperatura, permitiendo la planificación y valoración de si es adecuado la práctica de este deporte en ese instante.</w:t>
      </w:r>
      <w:r w:rsidR="00C335B1">
        <w:t xml:space="preserve"> En este caso, </w:t>
      </w:r>
      <w:proofErr w:type="spellStart"/>
      <w:r w:rsidR="00C335B1">
        <w:t>si</w:t>
      </w:r>
      <w:proofErr w:type="spellEnd"/>
      <w:r w:rsidR="00C335B1">
        <w:t xml:space="preserve"> que existen diversas herramientas que se pueden aproximar más al nivel de detalle de este ámbito, ya que la fortaleza principal de “</w:t>
      </w:r>
      <w:proofErr w:type="spellStart"/>
      <w:r w:rsidR="00C335B1">
        <w:t>Biker</w:t>
      </w:r>
      <w:proofErr w:type="spellEnd"/>
      <w:r w:rsidR="00C335B1">
        <w:t>” consistirá en el análisis conjunto realizado entre datos meteorológicos y del tráfico.</w:t>
      </w:r>
    </w:p>
    <w:p w14:paraId="7918F014" w14:textId="59429F99" w:rsidR="00DB46A4" w:rsidRDefault="00FD4A00" w:rsidP="00DB46A4">
      <w:r>
        <w:t>De</w:t>
      </w:r>
      <w:r w:rsidR="00FE3D4B">
        <w:t xml:space="preserve"> todas las opciones valoradas en las diversas fases del ciclo de vida del dato, la</w:t>
      </w:r>
      <w:r>
        <w:t>s</w:t>
      </w:r>
      <w:r w:rsidR="00FE3D4B">
        <w:t xml:space="preserve"> elecci</w:t>
      </w:r>
      <w:r>
        <w:t xml:space="preserve">ones tomadas serán anunciadas a continuación, con su respectiva </w:t>
      </w:r>
      <w:r w:rsidR="00FE3D4B">
        <w:t>justificación</w:t>
      </w:r>
      <w:r>
        <w:t>.</w:t>
      </w:r>
    </w:p>
    <w:p w14:paraId="502FC6C2" w14:textId="3C9934A9" w:rsidR="00FD4A00" w:rsidRDefault="00FD4A00" w:rsidP="00DB46A4">
      <w:r>
        <w:t xml:space="preserve">En la fase inicial del proceso, se ha decidido utilizar la recolección de datos a través de </w:t>
      </w:r>
      <w:proofErr w:type="spellStart"/>
      <w:r>
        <w:t>APIs</w:t>
      </w:r>
      <w:proofErr w:type="spellEnd"/>
      <w:r>
        <w:t xml:space="preserve">, ya que se cree que puede ser una solución que aporte grandes beneficios en su uso posterior. Asimismo, en este proyecto se han utilizado </w:t>
      </w:r>
      <w:proofErr w:type="spellStart"/>
      <w:r>
        <w:t>APIs</w:t>
      </w:r>
      <w:proofErr w:type="spellEnd"/>
      <w:r>
        <w:t xml:space="preserve">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2562BA3D" w14:textId="1FF88764" w:rsidR="00FD4A00" w:rsidRDefault="005B316E" w:rsidP="00DB46A4">
      <w:r>
        <w:t>Como</w:t>
      </w:r>
      <w:r w:rsidR="00FD4A00">
        <w:t xml:space="preserve"> se puede intuir</w:t>
      </w:r>
      <w:r>
        <w:t xml:space="preserve"> al ser la segunda etapa del proceso, en la fase de limpieza y procesamiento de los datos se utilizará un Data </w:t>
      </w:r>
      <w:proofErr w:type="spellStart"/>
      <w:r>
        <w:t>Warehouse</w:t>
      </w:r>
      <w:proofErr w:type="spellEnd"/>
      <w:r>
        <w:t xml:space="preserve">. Mediante esta estructura, se </w:t>
      </w:r>
      <w:r w:rsidR="005E77F1">
        <w:t xml:space="preserve">entiende </w:t>
      </w:r>
      <w:r>
        <w:t xml:space="preserve">que existirá un procesando y una recogida selectiva de los datos obtenidos desde las </w:t>
      </w:r>
      <w:proofErr w:type="spellStart"/>
      <w:r>
        <w:t>APIs</w:t>
      </w:r>
      <w:proofErr w:type="spellEnd"/>
      <w:r>
        <w:t xml:space="preserve">, siendo únicamente aquellos datos </w:t>
      </w:r>
      <w:r w:rsidR="005E77F1">
        <w:t xml:space="preserve">considerados </w:t>
      </w:r>
      <w:r>
        <w:t>de utilidad los que se almacenarán en la siguiente fase. Dicho procesamiento y selección de los datos será realizada con Python.</w:t>
      </w:r>
    </w:p>
    <w:p w14:paraId="619384E4" w14:textId="188C67FC" w:rsidR="005E77F1" w:rsidRDefault="005E77F1" w:rsidP="00DB46A4">
      <w:r>
        <w:lastRenderedPageBreak/>
        <w:t xml:space="preserve">Para la </w:t>
      </w:r>
      <w:r w:rsidR="00F03624">
        <w:t>fase</w:t>
      </w:r>
      <w:r>
        <w:t xml:space="preserve"> de almacenamiento, se ha seleccionado una base de datos no relacional como es MongoDB dado que en ciertas ocasiones los datos recogidos dentro de una misma colección pueden diferir en formato. Por ello, una base de datos no SQL es perfecta.</w:t>
      </w:r>
    </w:p>
    <w:p w14:paraId="57A1810B" w14:textId="2557CFC5" w:rsidR="005E77F1" w:rsidRDefault="005E77F1" w:rsidP="00DB46A4">
      <w:r>
        <w:t xml:space="preserve">Por otro lado, dentro de la amplia variedad de este tipo de bases de datos se ha escogido MongoDB por la experiencia previa con la herramienta. </w:t>
      </w:r>
      <w:r w:rsidR="007E0D2A">
        <w:t>Con</w:t>
      </w:r>
      <w:r>
        <w:t xml:space="preserve"> el análisis realizado se ha podido conocer que </w:t>
      </w:r>
      <w:r w:rsidR="007E0D2A">
        <w:t xml:space="preserve">MongoDB </w:t>
      </w:r>
      <w:r>
        <w:t xml:space="preserve">dispone de un alto rendimiento </w:t>
      </w:r>
      <w:r w:rsidR="007E0D2A">
        <w:t>gracias</w:t>
      </w:r>
      <w:r>
        <w:t xml:space="preserve"> a </w:t>
      </w:r>
      <w:r w:rsidR="007E0D2A">
        <w:t xml:space="preserve">los </w:t>
      </w:r>
      <w:r>
        <w:t xml:space="preserve">índices </w:t>
      </w:r>
      <w:r w:rsidR="007E0D2A">
        <w:t xml:space="preserve">que utiliza </w:t>
      </w:r>
      <w:r>
        <w:t xml:space="preserve">y </w:t>
      </w:r>
      <w:r w:rsidR="007E0D2A">
        <w:t xml:space="preserve">el </w:t>
      </w:r>
      <w:r>
        <w:t>almacenamiento en memoria</w:t>
      </w:r>
      <w:r w:rsidR="007E0D2A">
        <w:t xml:space="preserve"> del que dispone. Asimismo, junto a su flexibilidad, escalabilidad y soporte, lo convierten en una herramienta con un alto potencial,</w:t>
      </w:r>
      <w:r w:rsidR="003854F3">
        <w:t xml:space="preserve"> superando en varios puntos a</w:t>
      </w:r>
      <w:r w:rsidR="007E0D2A">
        <w:t xml:space="preserve"> otras herramientas similares</w:t>
      </w:r>
      <w:r w:rsidR="003854F3">
        <w:t>.</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6DE0CA6D" w:rsidR="00F03624" w:rsidRDefault="00F03624" w:rsidP="00DB46A4">
      <w:r>
        <w:t xml:space="preserve">Por último, en la etapa de visualización de datos se ha decidido utilizar </w:t>
      </w:r>
      <w:proofErr w:type="spellStart"/>
      <w:r>
        <w:t>Power</w:t>
      </w:r>
      <w:proofErr w:type="spellEnd"/>
      <w:r>
        <w:t xml:space="preserve">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6D1DD3">
        <w:t>Además</w:t>
      </w:r>
      <w:r>
        <w:t xml:space="preserve">, al ser una herramienta </w:t>
      </w:r>
      <w:r w:rsidR="00EB04A4">
        <w:t xml:space="preserve">que dispone de una amplia versión gratuita, </w:t>
      </w:r>
      <w:r>
        <w:t>e</w:t>
      </w:r>
      <w:r w:rsidR="006D1DD3">
        <w:t>s</w:t>
      </w:r>
      <w:r>
        <w:t xml:space="preserve"> fácil</w:t>
      </w:r>
      <w:r w:rsidR="006D1DD3">
        <w:t xml:space="preserve"> encontrar soporte sobre la misma. Adicionalmente, era una herramienta que se quería aprender a nivel personal por lo que se ha encontrado el momento idóneo a través de este proyecto.</w:t>
      </w:r>
    </w:p>
    <w:p w14:paraId="6153840E" w14:textId="77777777" w:rsidR="005B316E" w:rsidRDefault="005B316E"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74" w:name="_Toc147741196"/>
      <w:bookmarkStart w:id="75" w:name="_Toc167901457"/>
      <w:r w:rsidRPr="007A5E65">
        <w:rPr>
          <w:caps w:val="0"/>
        </w:rPr>
        <w:lastRenderedPageBreak/>
        <w:t xml:space="preserve">Objetivos concretos y </w:t>
      </w:r>
      <w:r w:rsidR="006F5351">
        <w:rPr>
          <w:caps w:val="0"/>
        </w:rPr>
        <w:t>alcance</w:t>
      </w:r>
      <w:bookmarkEnd w:id="74"/>
      <w:bookmarkEnd w:id="75"/>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76" w:name="_Toc147741197"/>
      <w:bookmarkStart w:id="77" w:name="_Toc167901458"/>
      <w:r>
        <w:rPr>
          <w:caps w:val="0"/>
        </w:rPr>
        <w:t>Objetivo general</w:t>
      </w:r>
      <w:bookmarkEnd w:id="76"/>
      <w:bookmarkEnd w:id="77"/>
    </w:p>
    <w:p w14:paraId="66B50F8A" w14:textId="1D289354"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Se busca que mediante la información facilitada, los ciclistas sean capaces de tomar decisiones fundamentadas, pudiendo conocer aspectos tan desconocidos como el clima o estado de las carreteras, de forma previa a iniciar la ruta.</w:t>
      </w:r>
    </w:p>
    <w:p w14:paraId="5C15D87B" w14:textId="21929D6F" w:rsidR="00903E56" w:rsidRDefault="00021482" w:rsidP="00D355ED">
      <w:r>
        <w:t xml:space="preserve">Para ello se requerirá 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78" w:name="_Toc147741198"/>
      <w:bookmarkStart w:id="79" w:name="_Toc167901459"/>
      <w:r>
        <w:rPr>
          <w:caps w:val="0"/>
        </w:rPr>
        <w:t>Objetivos específicos</w:t>
      </w:r>
      <w:bookmarkEnd w:id="78"/>
      <w:bookmarkEnd w:id="79"/>
    </w:p>
    <w:p w14:paraId="75462ABE" w14:textId="47190F07" w:rsidR="00B831D9" w:rsidRDefault="00B831D9" w:rsidP="00B831D9">
      <w:r>
        <w:t>Además de cumplir el objetivo principal, el proyecto pretende completar ciertos objetivos que quedan en un segundo plano, los cuales se mencionan a continuación:</w:t>
      </w:r>
    </w:p>
    <w:p w14:paraId="2DF98803" w14:textId="40459909" w:rsidR="00782ED7" w:rsidRDefault="00782ED7" w:rsidP="00782ED7">
      <w:pPr>
        <w:pStyle w:val="Prrafodelista"/>
        <w:numPr>
          <w:ilvl w:val="0"/>
          <w:numId w:val="58"/>
        </w:numPr>
      </w:pPr>
      <w:r>
        <w:t xml:space="preserve">Obtener datos de </w:t>
      </w:r>
      <w:r w:rsidR="004D11BF">
        <w:t xml:space="preserve">al menos </w:t>
      </w:r>
      <w:r w:rsidR="00284E43">
        <w:t>2</w:t>
      </w:r>
      <w:r w:rsidR="004D11BF">
        <w:t xml:space="preserve"> orígenes de datos</w:t>
      </w:r>
      <w:r w:rsidR="00284E43">
        <w:t xml:space="preserve"> diferentes.</w:t>
      </w:r>
    </w:p>
    <w:p w14:paraId="1B0A2820" w14:textId="6137B426" w:rsidR="00777BAE" w:rsidRDefault="00284E43" w:rsidP="00782ED7">
      <w:pPr>
        <w:pStyle w:val="Prrafodelista"/>
        <w:numPr>
          <w:ilvl w:val="0"/>
          <w:numId w:val="58"/>
        </w:numPr>
      </w:pPr>
      <w:r>
        <w:t>Filtrar los</w:t>
      </w:r>
      <w:r w:rsidR="00777BAE">
        <w:t xml:space="preserve"> datos </w:t>
      </w:r>
      <w:r>
        <w:t>útiles antes de ser</w:t>
      </w:r>
      <w:r w:rsidR="00777BAE">
        <w:t xml:space="preserve"> almacena</w:t>
      </w:r>
      <w:r>
        <w:t>dos</w:t>
      </w:r>
      <w:r w:rsidR="004D11BF">
        <w:t>.</w:t>
      </w:r>
    </w:p>
    <w:p w14:paraId="49C396F1" w14:textId="62074691" w:rsidR="00782ED7" w:rsidRDefault="00782ED7" w:rsidP="00782ED7">
      <w:pPr>
        <w:pStyle w:val="Prrafodelista"/>
        <w:numPr>
          <w:ilvl w:val="0"/>
          <w:numId w:val="58"/>
        </w:numPr>
      </w:pPr>
      <w:r>
        <w:t>Almacenar los datos de una forma semiestructurada en la base de datos.</w:t>
      </w:r>
    </w:p>
    <w:p w14:paraId="74662605" w14:textId="034016A0" w:rsidR="00783318" w:rsidRDefault="00783318" w:rsidP="00782ED7">
      <w:pPr>
        <w:pStyle w:val="Prrafodelista"/>
        <w:numPr>
          <w:ilvl w:val="0"/>
          <w:numId w:val="58"/>
        </w:numPr>
      </w:pPr>
      <w:r>
        <w:t>Obtener al menos un conjunto de datos de 100.000 instancias.</w:t>
      </w:r>
    </w:p>
    <w:p w14:paraId="32E5758C" w14:textId="1CF7002D" w:rsidR="00284E43" w:rsidRDefault="00284E43" w:rsidP="00284E43">
      <w:pPr>
        <w:pStyle w:val="Prrafodelista"/>
        <w:numPr>
          <w:ilvl w:val="0"/>
          <w:numId w:val="58"/>
        </w:numPr>
      </w:pPr>
      <w:r>
        <w:t>Comparar al menos 3 algoritmos de aprendizaje supervisado y justificar la elección del más adecuado.</w:t>
      </w:r>
    </w:p>
    <w:p w14:paraId="57915312" w14:textId="77777777" w:rsidR="00783318" w:rsidRDefault="00783318" w:rsidP="00783318">
      <w:pPr>
        <w:pStyle w:val="Prrafodelista"/>
        <w:numPr>
          <w:ilvl w:val="0"/>
          <w:numId w:val="58"/>
        </w:numPr>
      </w:pPr>
      <w:r>
        <w:t>Utilizar técnicas de validación cruzada de modelos en los algoritmos utilizados.</w:t>
      </w:r>
    </w:p>
    <w:p w14:paraId="7D2CCFD9" w14:textId="35EB4BE4" w:rsidR="00783318" w:rsidRDefault="00783318" w:rsidP="00783318">
      <w:pPr>
        <w:pStyle w:val="Prrafodelista"/>
        <w:numPr>
          <w:ilvl w:val="0"/>
          <w:numId w:val="58"/>
        </w:numPr>
      </w:pPr>
      <w:r>
        <w:t>Evitar el sobreajuste (</w:t>
      </w:r>
      <w:proofErr w:type="spellStart"/>
      <w:r>
        <w:t>overfitting</w:t>
      </w:r>
      <w:proofErr w:type="spellEnd"/>
      <w:r>
        <w:t>) de los algoritmos utilizados.</w:t>
      </w:r>
    </w:p>
    <w:p w14:paraId="082E5E25" w14:textId="7092ADA6" w:rsidR="00782ED7" w:rsidRDefault="004D11BF" w:rsidP="00782ED7">
      <w:pPr>
        <w:pStyle w:val="Prrafodelista"/>
        <w:numPr>
          <w:ilvl w:val="0"/>
          <w:numId w:val="58"/>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2F76BC">
      <w:pPr>
        <w:pStyle w:val="Prrafodelista"/>
        <w:numPr>
          <w:ilvl w:val="0"/>
          <w:numId w:val="58"/>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B831D9">
      <w:pPr>
        <w:pStyle w:val="Prrafodelista"/>
        <w:numPr>
          <w:ilvl w:val="0"/>
          <w:numId w:val="57"/>
        </w:numPr>
      </w:pPr>
      <w:r>
        <w:t xml:space="preserve">Obtener visualizaciones interactivas a través de </w:t>
      </w:r>
      <w:r w:rsidR="002F76BC">
        <w:t>una</w:t>
      </w:r>
      <w:r>
        <w:t xml:space="preserve"> herramienta de BI.</w:t>
      </w:r>
    </w:p>
    <w:p w14:paraId="175623FD" w14:textId="565CD828" w:rsidR="002F76BC" w:rsidRDefault="002F76BC" w:rsidP="00B831D9">
      <w:pPr>
        <w:pStyle w:val="Prrafodelista"/>
        <w:numPr>
          <w:ilvl w:val="0"/>
          <w:numId w:val="57"/>
        </w:numPr>
      </w:pPr>
      <w:r>
        <w:t>Utilizar al menos 5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0" w:name="_Toc147741199"/>
      <w:bookmarkStart w:id="81" w:name="_Toc167901460"/>
      <w:r>
        <w:rPr>
          <w:caps w:val="0"/>
        </w:rPr>
        <w:t>Alcance</w:t>
      </w:r>
      <w:bookmarkEnd w:id="80"/>
      <w:bookmarkEnd w:id="81"/>
    </w:p>
    <w:p w14:paraId="1001C18E" w14:textId="6D97141C"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se llevará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261CD749" w:rsidR="00F4616C" w:rsidRDefault="00F4616C" w:rsidP="00F4616C">
      <w:pPr>
        <w:pStyle w:val="Prrafodelista"/>
        <w:numPr>
          <w:ilvl w:val="0"/>
          <w:numId w:val="59"/>
        </w:numPr>
      </w:pPr>
      <w:r>
        <w:t xml:space="preserve">El diseño del proceso que englobará el ciclo de vida completo del conjunto de datos utilizado. </w:t>
      </w:r>
    </w:p>
    <w:p w14:paraId="188889B6" w14:textId="4EFA23F8" w:rsidR="00F4616C" w:rsidRDefault="00A76A9E" w:rsidP="00A76A9E">
      <w:pPr>
        <w:pStyle w:val="Prrafodelista"/>
        <w:numPr>
          <w:ilvl w:val="0"/>
          <w:numId w:val="59"/>
        </w:numPr>
      </w:pPr>
      <w:r>
        <w:t xml:space="preserve">La recogida de los datos desde las </w:t>
      </w:r>
      <w:proofErr w:type="spellStart"/>
      <w:r>
        <w:t>APIs</w:t>
      </w:r>
      <w:proofErr w:type="spellEnd"/>
      <w:r>
        <w:t xml:space="preserve"> de Open Data Euskadi y </w:t>
      </w:r>
      <w:proofErr w:type="spellStart"/>
      <w:r>
        <w:t>Euskalmet</w:t>
      </w:r>
      <w:proofErr w:type="spellEnd"/>
      <w:r>
        <w:t xml:space="preserve">. </w:t>
      </w:r>
      <w:r w:rsidR="00F4616C">
        <w:t xml:space="preserve">Adicionalmente se </w:t>
      </w:r>
      <w:r w:rsidR="00A42AF4">
        <w:t>llevan a cabo</w:t>
      </w:r>
      <w:r w:rsidR="00F4616C">
        <w:t xml:space="preserve"> una serie de pruebas a través de herramientas externas como </w:t>
      </w:r>
      <w:proofErr w:type="spellStart"/>
      <w:r w:rsidR="00F4616C">
        <w:t>Postman</w:t>
      </w:r>
      <w:proofErr w:type="spellEnd"/>
      <w:r w:rsidR="00F4616C">
        <w:t xml:space="preserve"> para asegurar el correcto funcionamiento de las </w:t>
      </w:r>
      <w:proofErr w:type="spellStart"/>
      <w:r w:rsidR="00F4616C">
        <w:t>APIs</w:t>
      </w:r>
      <w:proofErr w:type="spellEnd"/>
      <w:r w:rsidR="00F4616C">
        <w:t xml:space="preserve">, al igual que </w:t>
      </w:r>
      <w:r w:rsidR="00A42AF4">
        <w:t xml:space="preserve">se integra </w:t>
      </w:r>
      <w:r w:rsidR="00F4616C">
        <w:t xml:space="preserve">el </w:t>
      </w:r>
      <w:proofErr w:type="spellStart"/>
      <w:r w:rsidR="00F4616C">
        <w:t>Bearer</w:t>
      </w:r>
      <w:proofErr w:type="spellEnd"/>
      <w:r w:rsidR="00F4616C">
        <w:t xml:space="preserve"> Token en </w:t>
      </w:r>
      <w:r w:rsidR="00A42AF4">
        <w:t>los</w:t>
      </w:r>
      <w:r w:rsidR="00F4616C">
        <w:t xml:space="preserve"> casos</w:t>
      </w:r>
      <w:r w:rsidR="00A42AF4">
        <w:t xml:space="preserve"> que se requiere</w:t>
      </w:r>
      <w:r w:rsidR="00F4616C">
        <w:t>.</w:t>
      </w:r>
    </w:p>
    <w:p w14:paraId="250EE983" w14:textId="592FD40E" w:rsidR="00B41897" w:rsidRDefault="00B41897" w:rsidP="00F4616C">
      <w:pPr>
        <w:pStyle w:val="Prrafodelista"/>
        <w:numPr>
          <w:ilvl w:val="0"/>
          <w:numId w:val="59"/>
        </w:numPr>
      </w:pPr>
      <w:r>
        <w:t>El tratamiento y limpieza de datos previo a la inserción en la base de datos.</w:t>
      </w:r>
      <w:r w:rsidR="00F4616C">
        <w:t xml:space="preserve"> Se </w:t>
      </w:r>
      <w:r w:rsidR="00A42AF4">
        <w:t>pretende manipular los datos con el fin de prepararlos y convertirlos en datos semiestructurados.</w:t>
      </w:r>
    </w:p>
    <w:p w14:paraId="2FB7BF3E" w14:textId="11D97E54" w:rsidR="00B41897" w:rsidRDefault="00B41897" w:rsidP="00A76A9E">
      <w:pPr>
        <w:pStyle w:val="Prrafodelista"/>
        <w:numPr>
          <w:ilvl w:val="0"/>
          <w:numId w:val="59"/>
        </w:numPr>
      </w:pPr>
      <w:r>
        <w:t>El almacenamiento de los datos en una base de datos.</w:t>
      </w:r>
      <w:r w:rsidR="00A42AF4">
        <w:t xml:space="preserve"> Únicamente serán almacenados aquellos datos que se consideren relevantes, los cuales habrán sido tratados y estructurados en la fase anterior.</w:t>
      </w:r>
    </w:p>
    <w:p w14:paraId="23F37DE1" w14:textId="27A30B8D" w:rsidR="00B41897" w:rsidRDefault="00A42AF4" w:rsidP="00A76A9E">
      <w:pPr>
        <w:pStyle w:val="Prrafodelista"/>
        <w:numPr>
          <w:ilvl w:val="0"/>
          <w:numId w:val="59"/>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545B76">
        <w:t>será realizado para su evaluación, tomando posteriormente la decisión sobre que algoritmo se utilizará.</w:t>
      </w:r>
    </w:p>
    <w:p w14:paraId="19AB86AE" w14:textId="337DCD5F" w:rsidR="00545B76" w:rsidRDefault="00B41897" w:rsidP="00545B76">
      <w:pPr>
        <w:pStyle w:val="Prrafodelista"/>
        <w:numPr>
          <w:ilvl w:val="0"/>
          <w:numId w:val="59"/>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A76A9E">
      <w:pPr>
        <w:pStyle w:val="Prrafodelista"/>
        <w:numPr>
          <w:ilvl w:val="0"/>
          <w:numId w:val="59"/>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13CDDBE5" w:rsidR="00545B76" w:rsidRDefault="00545B76" w:rsidP="00545B76">
      <w:pPr>
        <w:pStyle w:val="Prrafodelista"/>
        <w:numPr>
          <w:ilvl w:val="0"/>
          <w:numId w:val="60"/>
        </w:numPr>
      </w:pPr>
      <w:r>
        <w:t>A pesar de la existir la posibilidad de recoger los datos en tiempo real con un desarrollo más profundo, se ha decidido acotar este aspecto debido al límite temporal existente. Ante esta circunstancia, para la fase práctica se tomará un conjunto de datos estático, siendo dichos datos recogidos en fechas recientes a la publicación de este proyecto.</w:t>
      </w:r>
    </w:p>
    <w:p w14:paraId="34BA399B" w14:textId="3A7B23DA" w:rsidR="00545B76" w:rsidRDefault="00545B76" w:rsidP="00545B76">
      <w:pPr>
        <w:pStyle w:val="Prrafodelista"/>
        <w:numPr>
          <w:ilvl w:val="0"/>
          <w:numId w:val="60"/>
        </w:numPr>
      </w:pPr>
      <w:r>
        <w:t xml:space="preserve">De forma similar al punto previamente comentado, tampoco se llevará a cabo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1051294E" w:rsidR="006F5351" w:rsidRPr="006F5351" w:rsidRDefault="006F5351" w:rsidP="006F5351">
      <w:pPr>
        <w:pStyle w:val="Ttulo1"/>
        <w:rPr>
          <w:caps w:val="0"/>
        </w:rPr>
      </w:pPr>
      <w:bookmarkStart w:id="82" w:name="_Toc167901461"/>
      <w:r>
        <w:rPr>
          <w:caps w:val="0"/>
        </w:rPr>
        <w:lastRenderedPageBreak/>
        <w:t>Metodología</w:t>
      </w:r>
      <w:r w:rsidRPr="007A5E65">
        <w:rPr>
          <w:caps w:val="0"/>
        </w:rPr>
        <w:t xml:space="preserve"> de trabajo</w:t>
      </w:r>
      <w:bookmarkEnd w:id="82"/>
    </w:p>
    <w:p w14:paraId="288FCBA5" w14:textId="43AD09EE" w:rsidR="00C36583" w:rsidRDefault="00212BC6" w:rsidP="00212BC6">
      <w:r>
        <w:t xml:space="preserve">La metodología del trabajo </w:t>
      </w:r>
      <w:r w:rsidR="00BE4B94">
        <w:t xml:space="preserve">principal </w:t>
      </w:r>
      <w:r w:rsidR="0044721E">
        <w:t xml:space="preserve">en este proyecto </w:t>
      </w:r>
      <w:r w:rsidR="00BE4B94">
        <w:t>se</w:t>
      </w:r>
      <w:r w:rsidR="0044721E">
        <w:t xml:space="preserve">guirá los principios de la metodología ágil Scrum, siendo adaptada para ser utilizada con un único desarrollador. Asimismo, cada uno de los </w:t>
      </w:r>
      <w:proofErr w:type="spellStart"/>
      <w:r w:rsidR="0044721E">
        <w:t>sprints</w:t>
      </w:r>
      <w:proofErr w:type="spellEnd"/>
      <w:r w:rsidR="0044721E">
        <w:t xml:space="preserve"> que </w:t>
      </w:r>
      <w:r w:rsidR="001561F1">
        <w:t>conformarán</w:t>
      </w:r>
      <w:r w:rsidR="0044721E">
        <w:t xml:space="preserve"> el proyecto </w:t>
      </w:r>
      <w:r w:rsidR="001561F1">
        <w:t xml:space="preserve">serán organizados </w:t>
      </w:r>
      <w:r w:rsidR="0044721E">
        <w:t xml:space="preserve">inicialmente en base al </w:t>
      </w:r>
      <w:r w:rsidR="009161B2">
        <w:t xml:space="preserve">Big Data </w:t>
      </w:r>
      <w:proofErr w:type="spellStart"/>
      <w:r w:rsidR="009161B2">
        <w:t>Lifecyle</w:t>
      </w:r>
      <w:proofErr w:type="spellEnd"/>
      <w:r w:rsidR="009161B2">
        <w:t xml:space="preserve"> </w:t>
      </w:r>
      <w:proofErr w:type="spellStart"/>
      <w:r w:rsidR="009161B2">
        <w:t>Managment</w:t>
      </w:r>
      <w:commentRangeStart w:id="83"/>
      <w:proofErr w:type="spellEnd"/>
      <w:r w:rsidR="009161B2">
        <w:t xml:space="preserve"> </w:t>
      </w:r>
      <w:commentRangeEnd w:id="83"/>
      <w:r w:rsidR="003524B4">
        <w:rPr>
          <w:rStyle w:val="Refdecomentario"/>
        </w:rPr>
        <w:commentReference w:id="83"/>
      </w:r>
      <w:r w:rsidR="009161B2">
        <w:fldChar w:fldCharType="begin"/>
      </w:r>
      <w:r w:rsidR="003346D0">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rsidR="009161B2">
        <w:fldChar w:fldCharType="separate"/>
      </w:r>
      <w:r w:rsidR="009161B2" w:rsidRPr="009161B2">
        <w:rPr>
          <w:rFonts w:ascii="Calibri" w:hAnsi="Calibri" w:cs="Calibri"/>
        </w:rPr>
        <w:t>(Esmerado, 2024, p. 5)</w:t>
      </w:r>
      <w:r w:rsidR="009161B2">
        <w:fldChar w:fldCharType="end"/>
      </w:r>
      <w:r w:rsidR="0044721E">
        <w:t xml:space="preserve">. Este </w:t>
      </w:r>
      <w:r w:rsidR="009161B2">
        <w:t xml:space="preserve">modelo resume el uso completo de los datos </w:t>
      </w:r>
      <w:r w:rsidR="0044721E">
        <w:t xml:space="preserve">en proyectos Big Data </w:t>
      </w:r>
      <w:r w:rsidR="009161B2">
        <w:t>en 5 fases principales, a pesar de que en ciertas ocasiones aparezcan fases adicionales</w:t>
      </w:r>
      <w:r w:rsidR="00C36583">
        <w:t>.</w:t>
      </w:r>
      <w:r w:rsidR="0044721E">
        <w:t xml:space="preserve"> No obstante, al ser una metodología ágil pueden existir modificaciones en la organización de los </w:t>
      </w:r>
      <w:proofErr w:type="spellStart"/>
      <w:r w:rsidR="0044721E">
        <w:t>sprints</w:t>
      </w:r>
      <w:proofErr w:type="spellEnd"/>
      <w:r w:rsidR="0044721E">
        <w:t xml:space="preserve"> durante el transcurso del proyecto, requiriendo dividir alguna fase en varios </w:t>
      </w:r>
      <w:proofErr w:type="spellStart"/>
      <w:r w:rsidR="0044721E">
        <w:t>sprints</w:t>
      </w:r>
      <w:proofErr w:type="spellEnd"/>
      <w:r w:rsidR="0044721E">
        <w:t>.</w:t>
      </w:r>
    </w:p>
    <w:p w14:paraId="4CC59E48" w14:textId="189C6A92" w:rsidR="00E0141A" w:rsidRDefault="0044721E" w:rsidP="00E0141A">
      <w:r>
        <w:t xml:space="preserve">Para gestionar esta metodología se utilizarán varias herramientas entre las cuales </w:t>
      </w:r>
      <w:r w:rsidR="00E0141A">
        <w:t xml:space="preserve">destaca </w:t>
      </w:r>
      <w:proofErr w:type="spellStart"/>
      <w:r w:rsidR="007173A6">
        <w:t>Github</w:t>
      </w:r>
      <w:proofErr w:type="spellEnd"/>
      <w:r w:rsidR="007173A6">
        <w:t xml:space="preserve"> </w:t>
      </w:r>
      <w:r w:rsidR="00E0141A">
        <w:t xml:space="preserve">para </w:t>
      </w:r>
      <w:r w:rsidR="007173A6">
        <w:t>la gestión</w:t>
      </w:r>
      <w:r w:rsidR="00E0141A">
        <w:t xml:space="preserve"> de versiones</w:t>
      </w:r>
      <w:r w:rsidR="007173A6">
        <w:t xml:space="preserve"> de código</w:t>
      </w:r>
      <w:r w:rsidR="00E0141A">
        <w:t xml:space="preserve">. </w:t>
      </w:r>
      <w:proofErr w:type="spellStart"/>
      <w:r w:rsidR="00E0141A">
        <w:t>Github</w:t>
      </w:r>
      <w:proofErr w:type="spellEnd"/>
      <w:r w:rsidR="00E0141A">
        <w:t xml:space="preserve"> es un portal web que funciona como repositorio distribuido utilizando la tecnología Git</w:t>
      </w:r>
      <w:commentRangeStart w:id="84"/>
      <w:r w:rsidR="00E0141A">
        <w:t xml:space="preserve"> </w:t>
      </w:r>
      <w:commentRangeEnd w:id="84"/>
      <w:r w:rsidR="00E0141A">
        <w:rPr>
          <w:rStyle w:val="Refdecomentario"/>
        </w:rPr>
        <w:commentReference w:id="84"/>
      </w:r>
      <w:r w:rsidR="00E0141A">
        <w:fldChar w:fldCharType="begin"/>
      </w:r>
      <w:r w:rsidR="003346D0">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rsidR="00E0141A">
        <w:fldChar w:fldCharType="separate"/>
      </w:r>
      <w:r w:rsidR="00E0141A" w:rsidRPr="0076085F">
        <w:rPr>
          <w:rFonts w:ascii="Calibri" w:hAnsi="Calibri" w:cs="Calibri"/>
        </w:rPr>
        <w:t>(Fernández, 2019)</w:t>
      </w:r>
      <w:r w:rsidR="00E0141A">
        <w:fldChar w:fldCharType="end"/>
      </w:r>
      <w:r w:rsidR="00E0141A">
        <w:t>. Actualmente, esta plataforma es mundialmente conocida y existen millones de usuarios en ella. El uso que se le atribuirá a esta herramienta básicamente será para almacenar la última versión del software, existiendo un registro de las modificaciones realizadas y un control de sus versiones</w:t>
      </w:r>
      <w:commentRangeStart w:id="85"/>
      <w:r w:rsidR="00E0141A">
        <w:t xml:space="preserve"> </w:t>
      </w:r>
      <w:commentRangeEnd w:id="85"/>
      <w:r w:rsidR="00E0141A">
        <w:rPr>
          <w:rStyle w:val="Refdecomentario"/>
        </w:rPr>
        <w:commentReference w:id="85"/>
      </w:r>
      <w:r w:rsidR="00E0141A">
        <w:fldChar w:fldCharType="begin"/>
      </w:r>
      <w:r w:rsidR="003346D0">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rsidR="00E0141A">
        <w:fldChar w:fldCharType="separate"/>
      </w:r>
      <w:r w:rsidR="003346D0" w:rsidRPr="003346D0">
        <w:rPr>
          <w:rFonts w:ascii="Calibri" w:hAnsi="Calibri" w:cs="Calibri"/>
        </w:rPr>
        <w:t>(Casero, 2023)</w:t>
      </w:r>
      <w:r w:rsidR="00E0141A">
        <w:fldChar w:fldCharType="end"/>
      </w:r>
      <w:r w:rsidR="00E0141A">
        <w:t>. Al ser un proyecto personal, no se utilizarán todas las funcionalidades que esta</w:t>
      </w:r>
      <w:r w:rsidR="001561F1">
        <w:t xml:space="preserve"> tecnología</w:t>
      </w:r>
      <w:r w:rsidR="00E0141A">
        <w:t xml:space="preserve"> puede aportar, ya que no es necesario. No obstante, en otras situaciones en la que se involucren más participantes, podría</w:t>
      </w:r>
      <w:r w:rsidR="001561F1">
        <w:t xml:space="preserve"> ser interesante </w:t>
      </w:r>
      <w:r w:rsidR="00E0141A">
        <w:t>utilizar funcionalidades adicionales de esta tecnología como la creación de ramas, destinada principalmente para el desarrollo colaborativo.</w:t>
      </w:r>
    </w:p>
    <w:p w14:paraId="725326AE" w14:textId="6F65D589" w:rsidR="0044721E" w:rsidRDefault="00E0141A" w:rsidP="00212BC6">
      <w:r>
        <w:t xml:space="preserve">Otra </w:t>
      </w:r>
      <w:r w:rsidR="00410325">
        <w:t>herramienta que se utilizará</w:t>
      </w:r>
      <w:r w:rsidR="001561F1">
        <w:t>, principalmente</w:t>
      </w:r>
      <w:r w:rsidR="007173A6">
        <w:t xml:space="preserve"> para tener una visión más general del proyecto</w:t>
      </w:r>
      <w:r w:rsidR="001561F1">
        <w:t xml:space="preserve">, será </w:t>
      </w:r>
      <w:proofErr w:type="spellStart"/>
      <w:r w:rsidR="001561F1">
        <w:t>ScrumDesk</w:t>
      </w:r>
      <w:proofErr w:type="spellEnd"/>
      <w:r w:rsidR="001561F1">
        <w:t xml:space="preserve">. Mediante la versión </w:t>
      </w:r>
      <w:proofErr w:type="spellStart"/>
      <w:r w:rsidR="001561F1">
        <w:t>community</w:t>
      </w:r>
      <w:proofErr w:type="spellEnd"/>
      <w:r w:rsidR="001561F1">
        <w:t>, se pueden</w:t>
      </w:r>
      <w:r w:rsidR="007173A6">
        <w:t xml:space="preserve"> realizar varias tareas relacionadas con la metodología Scrum como planificar los diferentes </w:t>
      </w:r>
      <w:proofErr w:type="spellStart"/>
      <w:r w:rsidR="007173A6">
        <w:t>sprints</w:t>
      </w:r>
      <w:proofErr w:type="spellEnd"/>
      <w:r w:rsidR="007173A6">
        <w:t xml:space="preserve"> o definir un backlog. </w:t>
      </w:r>
      <w:proofErr w:type="spellStart"/>
      <w:r w:rsidR="007173A6">
        <w:t>ScrumDesk</w:t>
      </w:r>
      <w:proofErr w:type="spellEnd"/>
      <w:r w:rsidR="007173A6">
        <w:t xml:space="preserve"> permite tener un enfoque más genérico del proyecto, permitiendo su gestión de una forma más organizada y consecuentemente eficiente</w:t>
      </w:r>
      <w:commentRangeStart w:id="86"/>
      <w:r w:rsidR="007173A6">
        <w:t xml:space="preserve"> </w:t>
      </w:r>
      <w:commentRangeEnd w:id="86"/>
      <w:r w:rsidR="007173A6">
        <w:rPr>
          <w:rStyle w:val="Refdecomentario"/>
        </w:rPr>
        <w:commentReference w:id="86"/>
      </w:r>
      <w:r w:rsidR="007173A6">
        <w:fldChar w:fldCharType="begin"/>
      </w:r>
      <w:r w:rsidR="007173A6">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rsidR="007173A6">
        <w:fldChar w:fldCharType="separate"/>
      </w:r>
      <w:r w:rsidR="007173A6" w:rsidRPr="007173A6">
        <w:rPr>
          <w:rFonts w:ascii="Calibri" w:hAnsi="Calibri" w:cs="Calibri"/>
        </w:rPr>
        <w:t>(</w:t>
      </w:r>
      <w:r w:rsidR="007173A6" w:rsidRPr="007173A6">
        <w:rPr>
          <w:rFonts w:ascii="Calibri" w:hAnsi="Calibri" w:cs="Calibri"/>
          <w:i/>
          <w:iCs/>
        </w:rPr>
        <w:t>ScrumDesk, Meaningful Scrum Project Management Tool for Agile Teams</w:t>
      </w:r>
      <w:r w:rsidR="007173A6" w:rsidRPr="007173A6">
        <w:rPr>
          <w:rFonts w:ascii="Calibri" w:hAnsi="Calibri" w:cs="Calibri"/>
        </w:rPr>
        <w:t>, s. f.)</w:t>
      </w:r>
      <w:r w:rsidR="007173A6">
        <w:fldChar w:fldCharType="end"/>
      </w:r>
      <w:r w:rsidR="007173A6">
        <w:t>.</w:t>
      </w:r>
    </w:p>
    <w:p w14:paraId="44933AA9" w14:textId="77777777" w:rsidR="006F5351" w:rsidRDefault="006F5351">
      <w:pPr>
        <w:spacing w:before="0" w:after="0" w:line="240" w:lineRule="auto"/>
        <w:jc w:val="left"/>
        <w:rPr>
          <w:rFonts w:asciiTheme="majorHAnsi" w:hAnsiTheme="majorHAnsi"/>
          <w:bCs/>
          <w:color w:val="0098CD"/>
          <w:kern w:val="32"/>
          <w:sz w:val="36"/>
          <w:szCs w:val="32"/>
        </w:rPr>
      </w:pPr>
      <w:commentRangeStart w:id="87"/>
      <w:r>
        <w:rPr>
          <w:caps/>
        </w:rPr>
        <w:br w:type="page"/>
      </w:r>
      <w:commentRangeEnd w:id="87"/>
      <w:r w:rsidR="0070012C">
        <w:rPr>
          <w:rStyle w:val="Refdecomentario"/>
        </w:rPr>
        <w:commentReference w:id="87"/>
      </w:r>
    </w:p>
    <w:p w14:paraId="721DE2C8" w14:textId="77777777" w:rsidR="007C18BB" w:rsidRPr="007A5E65" w:rsidRDefault="007C18BB" w:rsidP="007C18BB">
      <w:pPr>
        <w:pStyle w:val="Ttulo1"/>
        <w:rPr>
          <w:caps w:val="0"/>
        </w:rPr>
      </w:pPr>
      <w:bookmarkStart w:id="88" w:name="_Toc155946877"/>
      <w:bookmarkStart w:id="89" w:name="_Toc167901462"/>
      <w:bookmarkEnd w:id="4"/>
      <w:bookmarkEnd w:id="5"/>
      <w:r>
        <w:rPr>
          <w:caps w:val="0"/>
        </w:rPr>
        <w:lastRenderedPageBreak/>
        <w:t>Marco normativo</w:t>
      </w:r>
      <w:bookmarkEnd w:id="88"/>
      <w:bookmarkEnd w:id="89"/>
    </w:p>
    <w:p w14:paraId="350E6189" w14:textId="64261805" w:rsidR="007C18BB" w:rsidRDefault="007C18BB" w:rsidP="007C18BB">
      <w:r>
        <w:t xml:space="preserve">Como se ha mencionado a lo largo del escrito, la mayoría de los datos recogidos desde las diferentes </w:t>
      </w:r>
      <w:proofErr w:type="spellStart"/>
      <w:r>
        <w:t>APIs</w:t>
      </w:r>
      <w:proofErr w:type="spellEnd"/>
      <w:r>
        <w:t xml:space="preserve"> son de un carácter público, lo que no exime su uso en este proyecto. No obstante, el resto de datos se ha corroborado que se rigen bajo la licencia Creative </w:t>
      </w:r>
      <w:proofErr w:type="spellStart"/>
      <w:r>
        <w:t>Common</w:t>
      </w:r>
      <w:proofErr w:type="spellEnd"/>
      <w:r>
        <w:t>, lo que posibilita su uso con fines académicos</w:t>
      </w:r>
      <w:commentRangeStart w:id="90"/>
      <w:r>
        <w:t xml:space="preserve"> </w:t>
      </w:r>
      <w:commentRangeEnd w:id="90"/>
      <w:r w:rsidR="00626CB3">
        <w:rPr>
          <w:rStyle w:val="Refdecomentario"/>
        </w:rPr>
        <w:commentReference w:id="90"/>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será utilizado para ninguna otra finalidad más allá de este proyecto educativo, lo que se posibilita tanto por las licencias que poseen como por las normativas que se describirán a continuación.</w:t>
      </w:r>
    </w:p>
    <w:p w14:paraId="5A13F20B" w14:textId="24746969" w:rsidR="00EE0DA6" w:rsidRDefault="00766987" w:rsidP="007C18BB">
      <w:r>
        <w:t>Otro punto de alta relevancia en el uso de este conjunto de datos es que en la totalidad del proyecto se utilizan datos anónimos por lo que no se requiere d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91"/>
      <w:r w:rsidR="00EE0DA6">
        <w:t xml:space="preserve"> </w:t>
      </w:r>
      <w:commentRangeEnd w:id="91"/>
      <w:r w:rsidR="00FA49FE">
        <w:rPr>
          <w:rStyle w:val="Refdecomentario"/>
        </w:rPr>
        <w:commentReference w:id="91"/>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E0DA6">
        <w:t xml:space="preserve"> </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92"/>
      <w:r w:rsidR="00FA49FE">
        <w:t xml:space="preserve"> </w:t>
      </w:r>
      <w:commentRangeEnd w:id="92"/>
      <w:r w:rsidR="00FA49FE">
        <w:rPr>
          <w:rStyle w:val="Refdecomentario"/>
        </w:rPr>
        <w:commentReference w:id="92"/>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6656CC59" w:rsidR="007C18BB" w:rsidRDefault="00B51D81" w:rsidP="007C18BB">
      <w:r>
        <w:t>Por ello, como se puede conocer en la pagina oficial de Open Data Euskadi, los datos reutilizados de la propia web son aptos en su totalidad para fines como el empleado en este proyecto, permitiendo su recogida, tratamiento, almacenamiento, análisis y visualización</w:t>
      </w:r>
      <w:commentRangeStart w:id="93"/>
      <w:r>
        <w:t xml:space="preserve"> </w:t>
      </w:r>
      <w:commentRangeEnd w:id="93"/>
      <w:r>
        <w:rPr>
          <w:rStyle w:val="Refdecomentario"/>
        </w:rPr>
        <w:commentReference w:id="93"/>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Pr="000D09A0" w:rsidRDefault="009A2FA9" w:rsidP="000D09A0">
      <w:pPr>
        <w:pStyle w:val="Ttulo1"/>
      </w:pPr>
      <w:bookmarkStart w:id="94" w:name="_Toc167901463"/>
      <w:r>
        <w:rPr>
          <w:caps w:val="0"/>
        </w:rPr>
        <w:lastRenderedPageBreak/>
        <w:t>Desarrollo específico de la contribución</w:t>
      </w:r>
      <w:bookmarkEnd w:id="94"/>
    </w:p>
    <w:p w14:paraId="6AA5A3AE" w14:textId="05E068F1" w:rsidR="007C267D" w:rsidRDefault="007C267D" w:rsidP="005D4C0B">
      <w:r>
        <w:t xml:space="preserve">En este apartado se explicará el desarrollo realizado </w:t>
      </w:r>
      <w:r w:rsidR="00685F0D">
        <w:t>en este proyecto, analizando cada fase en detalle y mostrando el valor aportado</w:t>
      </w:r>
      <w:r>
        <w:t>.</w:t>
      </w:r>
      <w:r w:rsidR="007C18BB">
        <w:t xml:space="preserve"> </w:t>
      </w:r>
    </w:p>
    <w:p w14:paraId="64C175FE" w14:textId="77777777" w:rsidR="007C267D" w:rsidRDefault="007C267D" w:rsidP="005D4C0B"/>
    <w:p w14:paraId="2EA89AEC" w14:textId="6F8537FA"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634228BC" w:rsidR="00C84740" w:rsidRDefault="00274397" w:rsidP="000D09A0">
      <w:pPr>
        <w:pStyle w:val="Ttulo2"/>
        <w:rPr>
          <w:caps w:val="0"/>
        </w:rPr>
      </w:pPr>
      <w:bookmarkStart w:id="95" w:name="_Toc167901464"/>
      <w:r>
        <w:rPr>
          <w:caps w:val="0"/>
        </w:rPr>
        <w:t xml:space="preserve">Captura y procesamiento </w:t>
      </w:r>
      <w:r w:rsidR="00B56B0A">
        <w:rPr>
          <w:caps w:val="0"/>
        </w:rPr>
        <w:t>de datos</w:t>
      </w:r>
      <w:bookmarkEnd w:id="95"/>
    </w:p>
    <w:p w14:paraId="7C21A85C" w14:textId="2614B090" w:rsidR="00274397" w:rsidRPr="00274397" w:rsidRDefault="00274397" w:rsidP="00274397">
      <w:pPr>
        <w:pStyle w:val="Ttulo2"/>
      </w:pPr>
      <w:bookmarkStart w:id="96" w:name="_Toc167901465"/>
      <w:r>
        <w:rPr>
          <w:caps w:val="0"/>
        </w:rPr>
        <w:t>Almacenamiento de datos</w:t>
      </w:r>
      <w:bookmarkEnd w:id="96"/>
    </w:p>
    <w:p w14:paraId="08ECC6FF" w14:textId="4E853FA9" w:rsidR="00274397" w:rsidRPr="00274397" w:rsidRDefault="00274397" w:rsidP="00274397">
      <w:pPr>
        <w:pStyle w:val="Ttulo2"/>
        <w:rPr>
          <w:caps w:val="0"/>
        </w:rPr>
      </w:pPr>
      <w:bookmarkStart w:id="97" w:name="_Toc167901466"/>
      <w:r>
        <w:rPr>
          <w:caps w:val="0"/>
        </w:rPr>
        <w:t>Limpieza de datos</w:t>
      </w:r>
      <w:bookmarkEnd w:id="97"/>
      <w:r>
        <w:rPr>
          <w:caps w:val="0"/>
        </w:rPr>
        <w:t xml:space="preserve"> </w:t>
      </w:r>
    </w:p>
    <w:p w14:paraId="10F40AA5" w14:textId="7966381A" w:rsidR="00274397" w:rsidRPr="000D09A0" w:rsidRDefault="00274397" w:rsidP="00274397">
      <w:pPr>
        <w:pStyle w:val="Ttulo2"/>
      </w:pPr>
      <w:bookmarkStart w:id="98" w:name="_Toc167901467"/>
      <w:r>
        <w:rPr>
          <w:caps w:val="0"/>
        </w:rPr>
        <w:t>Análisis exploratorio de datos (EDA)</w:t>
      </w:r>
      <w:bookmarkEnd w:id="98"/>
    </w:p>
    <w:p w14:paraId="0F2ACA95" w14:textId="0E6131A8" w:rsidR="00274397" w:rsidRDefault="00274397" w:rsidP="00274397">
      <w:pPr>
        <w:pStyle w:val="Ttulo2"/>
        <w:rPr>
          <w:caps w:val="0"/>
        </w:rPr>
      </w:pPr>
      <w:bookmarkStart w:id="99" w:name="_Toc167901468"/>
      <w:r>
        <w:rPr>
          <w:caps w:val="0"/>
        </w:rPr>
        <w:t>Análisis predictivo</w:t>
      </w:r>
      <w:bookmarkEnd w:id="99"/>
    </w:p>
    <w:p w14:paraId="315A2901" w14:textId="01505328" w:rsidR="00274397" w:rsidRPr="00274397" w:rsidRDefault="00274397" w:rsidP="00274397">
      <w:pPr>
        <w:pStyle w:val="Ttulo2"/>
        <w:rPr>
          <w:caps w:val="0"/>
        </w:rPr>
      </w:pPr>
      <w:bookmarkStart w:id="100" w:name="_Toc167901469"/>
      <w:r>
        <w:rPr>
          <w:caps w:val="0"/>
        </w:rPr>
        <w:t>Visualización de datos</w:t>
      </w:r>
      <w:bookmarkEnd w:id="100"/>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101" w:name="_Toc437515559"/>
      <w:bookmarkStart w:id="102" w:name="_Toc14106981"/>
      <w:bookmarkStart w:id="103" w:name="_Toc167901470"/>
      <w:r w:rsidRPr="000D09A0">
        <w:t>“</w:t>
      </w:r>
      <w:r w:rsidR="005D549B" w:rsidRPr="000D09A0">
        <w:t>Título 3</w:t>
      </w:r>
      <w:r w:rsidRPr="000D09A0">
        <w:t>”</w:t>
      </w:r>
      <w:r w:rsidR="005D549B" w:rsidRPr="000D09A0">
        <w:t xml:space="preserve"> del menú de estilos</w:t>
      </w:r>
      <w:bookmarkEnd w:id="101"/>
      <w:bookmarkEnd w:id="102"/>
      <w:bookmarkEnd w:id="103"/>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104" w:name="_Toc437515560"/>
      <w:bookmarkStart w:id="105" w:name="_Toc14106982"/>
      <w:r w:rsidRPr="000D09A0">
        <w:t>“</w:t>
      </w:r>
      <w:r w:rsidR="005D549B" w:rsidRPr="000D09A0">
        <w:t>Título 4</w:t>
      </w:r>
      <w:r w:rsidRPr="000D09A0">
        <w:t>”</w:t>
      </w:r>
      <w:r w:rsidR="005D549B" w:rsidRPr="000D09A0">
        <w:t xml:space="preserve"> del menú de estilos</w:t>
      </w:r>
      <w:bookmarkEnd w:id="104"/>
      <w:bookmarkEnd w:id="105"/>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106" w:name="_Toc167901471"/>
      <w:r>
        <w:rPr>
          <w:caps w:val="0"/>
        </w:rPr>
        <w:lastRenderedPageBreak/>
        <w:t>C</w:t>
      </w:r>
      <w:r w:rsidR="00EF14BC">
        <w:rPr>
          <w:caps w:val="0"/>
        </w:rPr>
        <w:t>ódigo fuente y datos analizados</w:t>
      </w:r>
      <w:bookmarkEnd w:id="106"/>
    </w:p>
    <w:p w14:paraId="3332742A" w14:textId="0D830F0C" w:rsidR="00DA0FCE" w:rsidRPr="000D09A0" w:rsidRDefault="001C1B5D" w:rsidP="000D09A0">
      <w:pPr>
        <w:pStyle w:val="Ttulo2"/>
      </w:pPr>
      <w:r>
        <w:rPr>
          <w:caps w:val="0"/>
        </w:rPr>
        <w:t xml:space="preserve"> </w:t>
      </w:r>
      <w:bookmarkStart w:id="107" w:name="_Toc167901472"/>
      <w:r w:rsidR="00811669">
        <w:rPr>
          <w:caps w:val="0"/>
        </w:rPr>
        <w:t>Código fuente</w:t>
      </w:r>
      <w:bookmarkEnd w:id="107"/>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108" w:name="_Toc167901473"/>
      <w:r w:rsidR="00811669">
        <w:rPr>
          <w:caps w:val="0"/>
        </w:rPr>
        <w:t xml:space="preserve">Datos </w:t>
      </w:r>
      <w:r w:rsidR="00B60548">
        <w:rPr>
          <w:caps w:val="0"/>
        </w:rPr>
        <w:t>Analizados</w:t>
      </w:r>
      <w:bookmarkEnd w:id="108"/>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74589382" w:rsidR="005730B4" w:rsidRDefault="005730B4" w:rsidP="005730B4">
      <w:pPr>
        <w:pStyle w:val="Ttulo1"/>
        <w:rPr>
          <w:caps w:val="0"/>
        </w:rPr>
      </w:pPr>
      <w:bookmarkStart w:id="109" w:name="_Toc167901474"/>
      <w:r>
        <w:rPr>
          <w:caps w:val="0"/>
        </w:rPr>
        <w:lastRenderedPageBreak/>
        <w:t xml:space="preserve">Plan de trabajo y </w:t>
      </w:r>
      <w:r w:rsidR="00566798">
        <w:rPr>
          <w:caps w:val="0"/>
        </w:rPr>
        <w:t>gestión</w:t>
      </w:r>
      <w:r>
        <w:rPr>
          <w:caps w:val="0"/>
        </w:rPr>
        <w:t xml:space="preserve"> del proyecto</w:t>
      </w:r>
      <w:bookmarkEnd w:id="109"/>
    </w:p>
    <w:p w14:paraId="542A1510" w14:textId="133CDD3D" w:rsidR="005730B4" w:rsidRDefault="005730B4" w:rsidP="005730B4">
      <w:pPr>
        <w:pStyle w:val="Ttulo2"/>
        <w:numPr>
          <w:ilvl w:val="1"/>
          <w:numId w:val="63"/>
        </w:numPr>
        <w:rPr>
          <w:caps w:val="0"/>
        </w:rPr>
      </w:pPr>
      <w:bookmarkStart w:id="110" w:name="_Toc167901475"/>
      <w:r>
        <w:rPr>
          <w:caps w:val="0"/>
        </w:rPr>
        <w:t>Planificación del proyecto</w:t>
      </w:r>
      <w:bookmarkEnd w:id="110"/>
    </w:p>
    <w:p w14:paraId="23BB764B" w14:textId="77777777" w:rsidR="005730B4" w:rsidRDefault="005730B4" w:rsidP="005730B4">
      <w:pPr>
        <w:pStyle w:val="Ttulo3"/>
        <w:ind w:left="709" w:hanging="709"/>
      </w:pPr>
      <w:bookmarkStart w:id="111" w:name="_Toc167901476"/>
      <w:r>
        <w:t>Cronograma</w:t>
      </w:r>
      <w:bookmarkEnd w:id="111"/>
    </w:p>
    <w:p w14:paraId="453F2D59" w14:textId="2EDF443F" w:rsidR="005730B4" w:rsidRPr="005730B4" w:rsidRDefault="005730B4" w:rsidP="005730B4">
      <w:pPr>
        <w:pStyle w:val="Ttulo3"/>
        <w:ind w:left="709" w:hanging="709"/>
      </w:pPr>
      <w:bookmarkStart w:id="112" w:name="_Toc167901477"/>
      <w:r>
        <w:t>Análisis DAFO y CAME</w:t>
      </w:r>
      <w:bookmarkEnd w:id="112"/>
    </w:p>
    <w:p w14:paraId="3FEFA813" w14:textId="2D7D924F" w:rsidR="005730B4" w:rsidRDefault="005730B4" w:rsidP="005730B4">
      <w:pPr>
        <w:pStyle w:val="Ttulo2"/>
        <w:numPr>
          <w:ilvl w:val="1"/>
          <w:numId w:val="63"/>
        </w:numPr>
        <w:rPr>
          <w:caps w:val="0"/>
        </w:rPr>
      </w:pPr>
      <w:bookmarkStart w:id="113" w:name="_Toc167901478"/>
      <w:r>
        <w:rPr>
          <w:caps w:val="0"/>
        </w:rPr>
        <w:t>Problemas encontrados y desvíos</w:t>
      </w:r>
      <w:bookmarkEnd w:id="113"/>
    </w:p>
    <w:p w14:paraId="1519D8E4" w14:textId="3DB734A6" w:rsidR="005730B4" w:rsidRPr="005730B4" w:rsidRDefault="005730B4" w:rsidP="005730B4">
      <w:pPr>
        <w:pStyle w:val="Ttulo2"/>
        <w:numPr>
          <w:ilvl w:val="1"/>
          <w:numId w:val="63"/>
        </w:numPr>
      </w:pPr>
      <w:bookmarkStart w:id="114" w:name="_Toc167901479"/>
      <w:r>
        <w:rPr>
          <w:caps w:val="0"/>
        </w:rPr>
        <w:t>Limitaciones del proyecto</w:t>
      </w:r>
      <w:bookmarkEnd w:id="114"/>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15" w:name="_Toc167901480"/>
      <w:r w:rsidR="0070012C">
        <w:rPr>
          <w:caps w:val="0"/>
        </w:rPr>
        <w:lastRenderedPageBreak/>
        <w:t>Resultado</w:t>
      </w:r>
      <w:r w:rsidR="0070012C" w:rsidRPr="001032C7">
        <w:rPr>
          <w:caps w:val="0"/>
        </w:rPr>
        <w:t>s</w:t>
      </w:r>
      <w:bookmarkEnd w:id="115"/>
    </w:p>
    <w:p w14:paraId="75088984" w14:textId="7C98056A" w:rsidR="0070012C" w:rsidRDefault="0070012C" w:rsidP="0070012C">
      <w:pPr>
        <w:pStyle w:val="Ttulo2"/>
        <w:numPr>
          <w:ilvl w:val="1"/>
          <w:numId w:val="63"/>
        </w:numPr>
        <w:rPr>
          <w:caps w:val="0"/>
        </w:rPr>
      </w:pPr>
      <w:bookmarkStart w:id="116" w:name="_Toc167901481"/>
      <w:r>
        <w:rPr>
          <w:caps w:val="0"/>
        </w:rPr>
        <w:t>Indicadores del proyecto</w:t>
      </w:r>
      <w:bookmarkEnd w:id="116"/>
    </w:p>
    <w:p w14:paraId="17D5119F" w14:textId="4F17C591" w:rsidR="0070012C" w:rsidRDefault="0070012C" w:rsidP="0070012C">
      <w:pPr>
        <w:pStyle w:val="Ttulo2"/>
        <w:numPr>
          <w:ilvl w:val="1"/>
          <w:numId w:val="63"/>
        </w:numPr>
        <w:rPr>
          <w:caps w:val="0"/>
        </w:rPr>
      </w:pPr>
      <w:bookmarkStart w:id="117" w:name="_Toc167901482"/>
      <w:r>
        <w:rPr>
          <w:caps w:val="0"/>
        </w:rPr>
        <w:t>Cumplimiento de objetivos</w:t>
      </w:r>
      <w:bookmarkEnd w:id="117"/>
    </w:p>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18" w:name="_Toc167901483"/>
      <w:r w:rsidRPr="001032C7">
        <w:rPr>
          <w:caps w:val="0"/>
        </w:rPr>
        <w:lastRenderedPageBreak/>
        <w:t>C</w:t>
      </w:r>
      <w:r w:rsidR="00CC3CB9" w:rsidRPr="001032C7">
        <w:rPr>
          <w:caps w:val="0"/>
        </w:rPr>
        <w:t>onclusiones</w:t>
      </w:r>
      <w:bookmarkEnd w:id="118"/>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19" w:name="_Toc167901484"/>
      <w:r w:rsidR="005730B4">
        <w:rPr>
          <w:caps w:val="0"/>
        </w:rPr>
        <w:t>Trabajo futuro</w:t>
      </w:r>
      <w:bookmarkEnd w:id="119"/>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20" w:name="_Toc167901485"/>
      <w:r>
        <w:lastRenderedPageBreak/>
        <w:t>Referencias bibliográficas</w:t>
      </w:r>
      <w:bookmarkEnd w:id="120"/>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 xml:space="preserve">Reading &amp; </w:t>
      </w:r>
      <w:proofErr w:type="spellStart"/>
      <w:r w:rsidRPr="00CA5158">
        <w:rPr>
          <w:i/>
          <w:iCs/>
          <w:highlight w:val="yellow"/>
          <w:lang w:val="es-ES"/>
        </w:rPr>
        <w:t>Writing</w:t>
      </w:r>
      <w:proofErr w:type="spellEnd"/>
      <w:r w:rsidRPr="00CA5158">
        <w:rPr>
          <w:i/>
          <w:iCs/>
          <w:highlight w:val="yellow"/>
          <w:lang w:val="es-ES"/>
        </w:rPr>
        <w:t xml:space="preserve"> </w:t>
      </w:r>
      <w:proofErr w:type="spellStart"/>
      <w:r w:rsidRPr="00CA5158">
        <w:rPr>
          <w:i/>
          <w:iCs/>
          <w:highlight w:val="yellow"/>
          <w:lang w:val="es-ES"/>
        </w:rPr>
        <w:t>Quarterly</w:t>
      </w:r>
      <w:proofErr w:type="spellEnd"/>
      <w:r w:rsidRPr="00CA5158">
        <w:rPr>
          <w:i/>
          <w:iCs/>
          <w:highlight w:val="yellow"/>
          <w:lang w:val="es-ES"/>
        </w:rPr>
        <w:t>, 34(2), 132-146. doi:</w:t>
      </w:r>
      <w:r w:rsidRPr="00CA5158">
        <w:rPr>
          <w:i/>
          <w:iCs/>
          <w:highlight w:val="yellow"/>
          <w:u w:val="single"/>
          <w:lang w:val="es-ES"/>
        </w:rPr>
        <w:t>10.1080/10573569.2017.1359712</w:t>
      </w:r>
    </w:p>
    <w:p w14:paraId="7F6E8783" w14:textId="77777777" w:rsidR="00B51D81" w:rsidRPr="00B51D81" w:rsidRDefault="00AF4FFA" w:rsidP="00B51D81">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B51D81" w:rsidRPr="00B51D81">
        <w:rPr>
          <w:rFonts w:ascii="Calibri" w:hAnsi="Calibri" w:cs="Calibri"/>
        </w:rPr>
        <w:t xml:space="preserve">45 personas murieron en las carreteras en Euskadi en 2023, casi la mitad motoristas, viandantes o ciclistas. (2024, enero 4). </w:t>
      </w:r>
      <w:r w:rsidR="00B51D81" w:rsidRPr="00B51D81">
        <w:rPr>
          <w:rFonts w:ascii="Calibri" w:hAnsi="Calibri" w:cs="Calibri"/>
          <w:i/>
          <w:iCs/>
        </w:rPr>
        <w:t>elDiario.es</w:t>
      </w:r>
      <w:r w:rsidR="00B51D81" w:rsidRPr="00B51D81">
        <w:rPr>
          <w:rFonts w:ascii="Calibri" w:hAnsi="Calibri" w:cs="Calibri"/>
        </w:rPr>
        <w:t>. https://www.eldiario.es/euskadi/45-personas-murieron-carreteras-euskadi-2023-mitad-motoristas-viandantes-ciclistas_1_10813252.html</w:t>
      </w:r>
    </w:p>
    <w:p w14:paraId="4E51B3D6" w14:textId="77777777" w:rsidR="00B51D81" w:rsidRPr="00B51D81" w:rsidRDefault="00B51D81" w:rsidP="00B51D81">
      <w:pPr>
        <w:pStyle w:val="Bibliografa"/>
        <w:rPr>
          <w:rFonts w:ascii="Calibri" w:hAnsi="Calibri" w:cs="Calibri"/>
        </w:rPr>
      </w:pPr>
      <w:r w:rsidRPr="00B51D81">
        <w:rPr>
          <w:rFonts w:ascii="Calibri" w:hAnsi="Calibri" w:cs="Calibri"/>
        </w:rPr>
        <w:t xml:space="preserve">Agencia Estatal de Meteorología. (s. f.). </w:t>
      </w:r>
      <w:proofErr w:type="spellStart"/>
      <w:r w:rsidRPr="00B51D81">
        <w:rPr>
          <w:rFonts w:ascii="Calibri" w:hAnsi="Calibri" w:cs="Calibri"/>
          <w:i/>
          <w:iCs/>
        </w:rPr>
        <w:t>MeteoRuta</w:t>
      </w:r>
      <w:proofErr w:type="spellEnd"/>
      <w:r w:rsidRPr="00B51D81">
        <w:rPr>
          <w:rFonts w:ascii="Calibri" w:hAnsi="Calibri" w:cs="Calibri"/>
          <w:i/>
          <w:iCs/>
        </w:rPr>
        <w:t>—Agencia Estatal de Meteorología—AEMET. Gobierno de España</w:t>
      </w:r>
      <w:r w:rsidRPr="00B51D81">
        <w:rPr>
          <w:rFonts w:ascii="Calibri" w:hAnsi="Calibri" w:cs="Calibri"/>
        </w:rPr>
        <w:t>. Recuperado 15 de abril de 2024, de https://www.aemet.es/es/eltiempo/prediccion/meteoruta</w:t>
      </w:r>
    </w:p>
    <w:p w14:paraId="2F6D0444"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Analytics</w:t>
      </w:r>
      <w:proofErr w:type="spellEnd"/>
      <w:r w:rsidRPr="00B51D81">
        <w:rPr>
          <w:rFonts w:ascii="Calibri" w:hAnsi="Calibri" w:cs="Calibri"/>
        </w:rPr>
        <w:t xml:space="preserve">, B. (2023, septiembre 14). </w:t>
      </w:r>
      <w:r w:rsidRPr="00B51D81">
        <w:rPr>
          <w:rFonts w:ascii="Calibri" w:hAnsi="Calibri" w:cs="Calibri"/>
          <w:i/>
          <w:iCs/>
        </w:rPr>
        <w:t xml:space="preserve">Business </w:t>
      </w:r>
      <w:proofErr w:type="spellStart"/>
      <w:r w:rsidRPr="00B51D81">
        <w:rPr>
          <w:rFonts w:ascii="Calibri" w:hAnsi="Calibri" w:cs="Calibri"/>
          <w:i/>
          <w:iCs/>
        </w:rPr>
        <w:t>intelligence</w:t>
      </w:r>
      <w:proofErr w:type="spellEnd"/>
      <w:r w:rsidRPr="00B51D81">
        <w:rPr>
          <w:rFonts w:ascii="Calibri" w:hAnsi="Calibri" w:cs="Calibri"/>
          <w:i/>
          <w:iCs/>
        </w:rPr>
        <w:t xml:space="preserve"> y visualización de datos: Beneficios y herramientas imprescindibles - </w:t>
      </w:r>
      <w:proofErr w:type="spellStart"/>
      <w:r w:rsidRPr="00B51D81">
        <w:rPr>
          <w:rFonts w:ascii="Calibri" w:hAnsi="Calibri" w:cs="Calibri"/>
          <w:i/>
          <w:iCs/>
        </w:rPr>
        <w:t>Bimex</w:t>
      </w:r>
      <w:proofErr w:type="spellEnd"/>
      <w:r w:rsidRPr="00B51D81">
        <w:rPr>
          <w:rFonts w:ascii="Calibri" w:hAnsi="Calibri" w:cs="Calibri"/>
          <w:i/>
          <w:iCs/>
        </w:rPr>
        <w:t xml:space="preserve"> </w:t>
      </w:r>
      <w:proofErr w:type="spellStart"/>
      <w:r w:rsidRPr="00B51D81">
        <w:rPr>
          <w:rFonts w:ascii="Calibri" w:hAnsi="Calibri" w:cs="Calibri"/>
          <w:i/>
          <w:iCs/>
        </w:rPr>
        <w:t>Analytics</w:t>
      </w:r>
      <w:proofErr w:type="spellEnd"/>
      <w:r w:rsidRPr="00B51D81">
        <w:rPr>
          <w:rFonts w:ascii="Calibri" w:hAnsi="Calibri" w:cs="Calibri"/>
        </w:rPr>
        <w:t xml:space="preserve">. Business </w:t>
      </w:r>
      <w:proofErr w:type="spellStart"/>
      <w:r w:rsidRPr="00B51D81">
        <w:rPr>
          <w:rFonts w:ascii="Calibri" w:hAnsi="Calibri" w:cs="Calibri"/>
        </w:rPr>
        <w:t>intelligence</w:t>
      </w:r>
      <w:proofErr w:type="spellEnd"/>
      <w:r w:rsidRPr="00B51D81">
        <w:rPr>
          <w:rFonts w:ascii="Calibri" w:hAnsi="Calibri" w:cs="Calibri"/>
        </w:rPr>
        <w:t xml:space="preserve"> y visualización de datos: beneficios y herramientas imprescindibles - </w:t>
      </w:r>
      <w:proofErr w:type="spellStart"/>
      <w:r w:rsidRPr="00B51D81">
        <w:rPr>
          <w:rFonts w:ascii="Calibri" w:hAnsi="Calibri" w:cs="Calibri"/>
        </w:rPr>
        <w:t>Bimex</w:t>
      </w:r>
      <w:proofErr w:type="spellEnd"/>
      <w:r w:rsidRPr="00B51D81">
        <w:rPr>
          <w:rFonts w:ascii="Calibri" w:hAnsi="Calibri" w:cs="Calibri"/>
        </w:rPr>
        <w:t xml:space="preserve"> </w:t>
      </w:r>
      <w:proofErr w:type="spellStart"/>
      <w:r w:rsidRPr="00B51D81">
        <w:rPr>
          <w:rFonts w:ascii="Calibri" w:hAnsi="Calibri" w:cs="Calibri"/>
        </w:rPr>
        <w:t>Analytics</w:t>
      </w:r>
      <w:proofErr w:type="spellEnd"/>
      <w:r w:rsidRPr="00B51D81">
        <w:rPr>
          <w:rFonts w:ascii="Calibri" w:hAnsi="Calibri" w:cs="Calibri"/>
        </w:rPr>
        <w:t xml:space="preserve">. </w:t>
      </w:r>
      <w:r w:rsidRPr="00B51D81">
        <w:rPr>
          <w:rFonts w:ascii="Calibri" w:hAnsi="Calibri" w:cs="Calibri"/>
        </w:rPr>
        <w:lastRenderedPageBreak/>
        <w:t>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04497149" w14:textId="77777777" w:rsidR="00B51D81" w:rsidRPr="00B51D81" w:rsidRDefault="00B51D81" w:rsidP="00B51D81">
      <w:pPr>
        <w:pStyle w:val="Bibliografa"/>
        <w:rPr>
          <w:rFonts w:ascii="Calibri" w:hAnsi="Calibri" w:cs="Calibri"/>
        </w:rPr>
      </w:pPr>
      <w:r w:rsidRPr="00B51D81">
        <w:rPr>
          <w:rFonts w:ascii="Calibri" w:hAnsi="Calibri" w:cs="Calibri"/>
          <w:i/>
          <w:iCs/>
        </w:rPr>
        <w:t xml:space="preserve">Apache </w:t>
      </w:r>
      <w:proofErr w:type="spellStart"/>
      <w:r w:rsidRPr="00B51D81">
        <w:rPr>
          <w:rFonts w:ascii="Calibri" w:hAnsi="Calibri" w:cs="Calibri"/>
          <w:i/>
          <w:iCs/>
        </w:rPr>
        <w:t>Cassandra</w:t>
      </w:r>
      <w:proofErr w:type="spellEnd"/>
      <w:r w:rsidRPr="00B51D81">
        <w:rPr>
          <w:rFonts w:ascii="Calibri" w:hAnsi="Calibri" w:cs="Calibri"/>
          <w:i/>
          <w:iCs/>
        </w:rPr>
        <w:t xml:space="preserve"> | Apache </w:t>
      </w:r>
      <w:proofErr w:type="spellStart"/>
      <w:r w:rsidRPr="00B51D81">
        <w:rPr>
          <w:rFonts w:ascii="Calibri" w:hAnsi="Calibri" w:cs="Calibri"/>
          <w:i/>
          <w:iCs/>
        </w:rPr>
        <w:t>Cassandra</w:t>
      </w:r>
      <w:proofErr w:type="spellEnd"/>
      <w:r w:rsidRPr="00B51D81">
        <w:rPr>
          <w:rFonts w:ascii="Calibri" w:hAnsi="Calibri" w:cs="Calibri"/>
          <w:i/>
          <w:iCs/>
        </w:rPr>
        <w:t xml:space="preserve"> </w:t>
      </w:r>
      <w:proofErr w:type="spellStart"/>
      <w:r w:rsidRPr="00B51D81">
        <w:rPr>
          <w:rFonts w:ascii="Calibri" w:hAnsi="Calibri" w:cs="Calibri"/>
          <w:i/>
          <w:iCs/>
        </w:rPr>
        <w:t>Documentation</w:t>
      </w:r>
      <w:proofErr w:type="spellEnd"/>
      <w:r w:rsidRPr="00B51D81">
        <w:rPr>
          <w:rFonts w:ascii="Calibri" w:hAnsi="Calibri" w:cs="Calibri"/>
        </w:rPr>
        <w:t xml:space="preserve">. (s. f.). [Apache </w:t>
      </w:r>
      <w:proofErr w:type="spellStart"/>
      <w:r w:rsidRPr="00B51D81">
        <w:rPr>
          <w:rFonts w:ascii="Calibri" w:hAnsi="Calibri" w:cs="Calibri"/>
        </w:rPr>
        <w:t>Cassandra</w:t>
      </w:r>
      <w:proofErr w:type="spellEnd"/>
      <w:r w:rsidRPr="00B51D81">
        <w:rPr>
          <w:rFonts w:ascii="Calibri" w:hAnsi="Calibri" w:cs="Calibri"/>
        </w:rPr>
        <w:t>]. Recuperado 19 de mayo de 2024, de https://cassandra.apache.org/_/index.html</w:t>
      </w:r>
    </w:p>
    <w:p w14:paraId="108BA310" w14:textId="77777777" w:rsidR="00B51D81" w:rsidRPr="00B51D81" w:rsidRDefault="00B51D81" w:rsidP="00B51D81">
      <w:pPr>
        <w:pStyle w:val="Bibliografa"/>
        <w:rPr>
          <w:rFonts w:ascii="Calibri" w:hAnsi="Calibri" w:cs="Calibri"/>
        </w:rPr>
      </w:pPr>
      <w:r w:rsidRPr="00B51D81">
        <w:rPr>
          <w:rFonts w:ascii="Calibri" w:hAnsi="Calibri" w:cs="Calibri"/>
          <w:i/>
          <w:iCs/>
        </w:rPr>
        <w:t>Base de datos rentable y de alto rendimiento</w:t>
      </w:r>
      <w:r w:rsidRPr="00B51D81">
        <w:rPr>
          <w:rFonts w:ascii="Calibri" w:hAnsi="Calibri" w:cs="Calibri"/>
        </w:rPr>
        <w:t>. (s. f.). [Oracle]. Recuperado 19 de mayo de 2024, de https://www.oracle.com/es/database/</w:t>
      </w:r>
    </w:p>
    <w:p w14:paraId="57FB505D" w14:textId="77777777" w:rsidR="00B51D81" w:rsidRPr="00B51D81" w:rsidRDefault="00B51D81" w:rsidP="00B51D81">
      <w:pPr>
        <w:pStyle w:val="Bibliografa"/>
        <w:rPr>
          <w:rFonts w:ascii="Calibri" w:hAnsi="Calibri" w:cs="Calibri"/>
        </w:rPr>
      </w:pPr>
      <w:r w:rsidRPr="00B51D81">
        <w:rPr>
          <w:rFonts w:ascii="Calibri" w:hAnsi="Calibri" w:cs="Calibri"/>
          <w:i/>
          <w:iCs/>
        </w:rPr>
        <w:t>Bases de datos no relacionales | Bases de datos de gráficos | AWS</w:t>
      </w:r>
      <w:r w:rsidRPr="00B51D81">
        <w:rPr>
          <w:rFonts w:ascii="Calibri" w:hAnsi="Calibri" w:cs="Calibri"/>
        </w:rPr>
        <w:t xml:space="preserve">. (s. f.). Amazon Web </w:t>
      </w:r>
      <w:proofErr w:type="spellStart"/>
      <w:r w:rsidRPr="00B51D81">
        <w:rPr>
          <w:rFonts w:ascii="Calibri" w:hAnsi="Calibri" w:cs="Calibri"/>
        </w:rPr>
        <w:t>Services</w:t>
      </w:r>
      <w:proofErr w:type="spellEnd"/>
      <w:r w:rsidRPr="00B51D81">
        <w:rPr>
          <w:rFonts w:ascii="Calibri" w:hAnsi="Calibri" w:cs="Calibri"/>
        </w:rPr>
        <w:t>, Inc. Recuperado 19 de mayo de 2024, de https://aws.amazon.com/es/nosql/</w:t>
      </w:r>
    </w:p>
    <w:p w14:paraId="5F46D86C" w14:textId="77777777" w:rsidR="00B51D81" w:rsidRPr="00B51D81" w:rsidRDefault="00B51D81" w:rsidP="00B51D81">
      <w:pPr>
        <w:pStyle w:val="Bibliografa"/>
        <w:rPr>
          <w:rFonts w:ascii="Calibri" w:hAnsi="Calibri" w:cs="Calibri"/>
        </w:rPr>
      </w:pPr>
      <w:r w:rsidRPr="00B51D81">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3BE9A2DE" w14:textId="77777777" w:rsidR="00B51D81" w:rsidRPr="00B51D81" w:rsidRDefault="00B51D81" w:rsidP="00B51D81">
      <w:pPr>
        <w:pStyle w:val="Bibliografa"/>
        <w:rPr>
          <w:rFonts w:ascii="Calibri" w:hAnsi="Calibri" w:cs="Calibri"/>
        </w:rPr>
      </w:pPr>
      <w:r w:rsidRPr="00B51D81">
        <w:rPr>
          <w:rFonts w:ascii="Calibri" w:hAnsi="Calibri" w:cs="Calibri"/>
        </w:rPr>
        <w:t xml:space="preserve">Casero, A. (2023, septiembre 14). Control de versiones con Git: Conceptos básicos. </w:t>
      </w:r>
      <w:r w:rsidRPr="00B51D81">
        <w:rPr>
          <w:rFonts w:ascii="Calibri" w:hAnsi="Calibri" w:cs="Calibri"/>
          <w:i/>
          <w:iCs/>
        </w:rPr>
        <w:t>Control de versiones con Git: conceptos básicos</w:t>
      </w:r>
      <w:r w:rsidRPr="00B51D81">
        <w:rPr>
          <w:rFonts w:ascii="Calibri" w:hAnsi="Calibri" w:cs="Calibri"/>
        </w:rPr>
        <w:t>. https://keepcoding.io/blog/control-de-versiones-con-git/</w:t>
      </w:r>
    </w:p>
    <w:p w14:paraId="0D19ED40" w14:textId="77777777" w:rsidR="00B51D81" w:rsidRPr="00B51D81" w:rsidRDefault="00B51D81" w:rsidP="00B51D81">
      <w:pPr>
        <w:pStyle w:val="Bibliografa"/>
        <w:rPr>
          <w:rFonts w:ascii="Calibri" w:hAnsi="Calibri" w:cs="Calibri"/>
          <w:lang w:val="en-GB"/>
        </w:rPr>
      </w:pPr>
      <w:r w:rsidRPr="00B51D81">
        <w:rPr>
          <w:rFonts w:ascii="Calibri" w:hAnsi="Calibri" w:cs="Calibri"/>
        </w:rPr>
        <w:lastRenderedPageBreak/>
        <w:t xml:space="preserve">Castro, D. (2022, febrero 21). ¿API? Todo lo que debes saber. </w:t>
      </w:r>
      <w:r w:rsidRPr="00B51D81">
        <w:rPr>
          <w:rFonts w:ascii="Calibri" w:hAnsi="Calibri" w:cs="Calibri"/>
          <w:i/>
          <w:iCs/>
          <w:lang w:val="en-GB"/>
        </w:rPr>
        <w:t>Medium</w:t>
      </w:r>
      <w:r w:rsidRPr="00B51D81">
        <w:rPr>
          <w:rFonts w:ascii="Calibri" w:hAnsi="Calibri" w:cs="Calibri"/>
          <w:lang w:val="en-GB"/>
        </w:rPr>
        <w:t>. https://davidcasr.medium.com/api-todo-lo-que-debes-saber-d8b011d30aff</w:t>
      </w:r>
    </w:p>
    <w:p w14:paraId="36AF787B"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Cesvimap</w:t>
      </w:r>
      <w:proofErr w:type="spellEnd"/>
      <w:r w:rsidRPr="00B51D81">
        <w:rPr>
          <w:rFonts w:ascii="Calibri" w:hAnsi="Calibri" w:cs="Calibri"/>
        </w:rPr>
        <w:t xml:space="preserve">. (2021, septiembre 4). Influencia de la climatología en los accidentes de tráfico. </w:t>
      </w:r>
      <w:r w:rsidRPr="00B51D81">
        <w:rPr>
          <w:rFonts w:ascii="Calibri" w:hAnsi="Calibri" w:cs="Calibri"/>
          <w:i/>
          <w:iCs/>
        </w:rPr>
        <w:t>Revista CESVIMAP</w:t>
      </w:r>
      <w:r w:rsidRPr="00B51D81">
        <w:rPr>
          <w:rFonts w:ascii="Calibri" w:hAnsi="Calibri" w:cs="Calibri"/>
        </w:rPr>
        <w:t>. https://www.revistacesvimap.com/influencia-de-la-climatologia-en-los-accidentes-de-trafico/</w:t>
      </w:r>
    </w:p>
    <w:p w14:paraId="04ADE46C"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Comobity</w:t>
      </w:r>
      <w:proofErr w:type="spellEnd"/>
      <w:r w:rsidRPr="00B51D81">
        <w:rPr>
          <w:rFonts w:ascii="Calibri" w:hAnsi="Calibri" w:cs="Calibri"/>
        </w:rPr>
        <w:t xml:space="preserve">, la App «segura» para ciclistas. (2015, noviembre 13). </w:t>
      </w:r>
      <w:r w:rsidRPr="00B51D81">
        <w:rPr>
          <w:rFonts w:ascii="Calibri" w:hAnsi="Calibri" w:cs="Calibri"/>
          <w:i/>
          <w:iCs/>
        </w:rPr>
        <w:t>13 de noviembre de 2015</w:t>
      </w:r>
      <w:r w:rsidRPr="00B51D81">
        <w:rPr>
          <w:rFonts w:ascii="Calibri" w:hAnsi="Calibri" w:cs="Calibri"/>
        </w:rPr>
        <w:t>. https://revista.dgt.es/es/reportajes/2015/11NOVIEMBRE/1113Comobity-la-App-segura-para-ciclistas.shtml</w:t>
      </w:r>
    </w:p>
    <w:p w14:paraId="1E20BFA1" w14:textId="77777777" w:rsidR="00B51D81" w:rsidRPr="00B51D81" w:rsidRDefault="00B51D81" w:rsidP="00B51D81">
      <w:pPr>
        <w:pStyle w:val="Bibliografa"/>
        <w:rPr>
          <w:rFonts w:ascii="Calibri" w:hAnsi="Calibri" w:cs="Calibri"/>
        </w:rPr>
      </w:pPr>
      <w:r w:rsidRPr="00B51D81">
        <w:rPr>
          <w:rFonts w:ascii="Calibri" w:hAnsi="Calibri" w:cs="Calibri"/>
        </w:rPr>
        <w:t xml:space="preserve">Daniel. (2022, enero 10). Data </w:t>
      </w:r>
      <w:proofErr w:type="spellStart"/>
      <w:r w:rsidRPr="00B51D81">
        <w:rPr>
          <w:rFonts w:ascii="Calibri" w:hAnsi="Calibri" w:cs="Calibri"/>
        </w:rPr>
        <w:t>Warehouse</w:t>
      </w:r>
      <w:proofErr w:type="spellEnd"/>
      <w:r w:rsidRPr="00B51D81">
        <w:rPr>
          <w:rFonts w:ascii="Calibri" w:hAnsi="Calibri" w:cs="Calibri"/>
        </w:rPr>
        <w:t xml:space="preserve">: ¿qué es y cómo utilizarlo? </w:t>
      </w:r>
      <w:r w:rsidRPr="00B51D81">
        <w:rPr>
          <w:rFonts w:ascii="Calibri" w:hAnsi="Calibri" w:cs="Calibri"/>
          <w:i/>
          <w:iCs/>
        </w:rPr>
        <w:t>Formación en ciencia de datos | DataScientest.com</w:t>
      </w:r>
      <w:r w:rsidRPr="00B51D81">
        <w:rPr>
          <w:rFonts w:ascii="Calibri" w:hAnsi="Calibri" w:cs="Calibri"/>
        </w:rPr>
        <w:t>. https://datascientest.com/es/data-warehouse-que-es-y-como-utilizarlo</w:t>
      </w:r>
    </w:p>
    <w:p w14:paraId="69644666"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Datademia</w:t>
      </w:r>
      <w:proofErr w:type="spellEnd"/>
      <w:r w:rsidRPr="00B51D81">
        <w:rPr>
          <w:rFonts w:ascii="Calibri" w:hAnsi="Calibri" w:cs="Calibri"/>
        </w:rPr>
        <w:t xml:space="preserve">. (2021, septiembre 6). ¿Qué es Web </w:t>
      </w:r>
      <w:proofErr w:type="spellStart"/>
      <w:r w:rsidRPr="00B51D81">
        <w:rPr>
          <w:rFonts w:ascii="Calibri" w:hAnsi="Calibri" w:cs="Calibri"/>
        </w:rPr>
        <w:t>Scraping</w:t>
      </w:r>
      <w:proofErr w:type="spellEnd"/>
      <w:r w:rsidRPr="00B51D81">
        <w:rPr>
          <w:rFonts w:ascii="Calibri" w:hAnsi="Calibri" w:cs="Calibri"/>
        </w:rPr>
        <w:t xml:space="preserve">? </w:t>
      </w:r>
      <w:proofErr w:type="spellStart"/>
      <w:r w:rsidRPr="00B51D81">
        <w:rPr>
          <w:rFonts w:ascii="Calibri" w:hAnsi="Calibri" w:cs="Calibri"/>
          <w:i/>
          <w:iCs/>
        </w:rPr>
        <w:t>Datademia</w:t>
      </w:r>
      <w:proofErr w:type="spellEnd"/>
      <w:r w:rsidRPr="00B51D81">
        <w:rPr>
          <w:rFonts w:ascii="Calibri" w:hAnsi="Calibri" w:cs="Calibri"/>
        </w:rPr>
        <w:t>. https://datademia.es/blog/que-es-web-scraping</w:t>
      </w:r>
    </w:p>
    <w:p w14:paraId="46ED98C3" w14:textId="77777777" w:rsidR="00B51D81" w:rsidRPr="00B51D81" w:rsidRDefault="00B51D81" w:rsidP="00B51D81">
      <w:pPr>
        <w:pStyle w:val="Bibliografa"/>
        <w:rPr>
          <w:rFonts w:ascii="Calibri" w:hAnsi="Calibri" w:cs="Calibri"/>
          <w:lang w:val="en-GB"/>
        </w:rPr>
      </w:pPr>
      <w:r w:rsidRPr="00B51D81">
        <w:rPr>
          <w:rFonts w:ascii="Calibri" w:hAnsi="Calibri" w:cs="Calibri"/>
        </w:rPr>
        <w:t xml:space="preserve">Esmerado, J. (2024, enero 20). Las 5 etapas del ciclo de vida de los datos. </w:t>
      </w:r>
      <w:r w:rsidRPr="00B51D81">
        <w:rPr>
          <w:rFonts w:ascii="Calibri" w:hAnsi="Calibri" w:cs="Calibri"/>
          <w:i/>
          <w:iCs/>
          <w:lang w:val="en-GB"/>
        </w:rPr>
        <w:t>Medium</w:t>
      </w:r>
      <w:r w:rsidRPr="00B51D81">
        <w:rPr>
          <w:rFonts w:ascii="Calibri" w:hAnsi="Calibri" w:cs="Calibri"/>
          <w:lang w:val="en-GB"/>
        </w:rPr>
        <w:t>. https://medium.com/@esmeradovela/las-5-etapas-del-ciclo-de-vida-de-los-datos-f4ddc3c1ed3f</w:t>
      </w:r>
    </w:p>
    <w:p w14:paraId="240A4549" w14:textId="77777777" w:rsidR="00B51D81" w:rsidRPr="00B51D81" w:rsidRDefault="00B51D81" w:rsidP="00B51D81">
      <w:pPr>
        <w:pStyle w:val="Bibliografa"/>
        <w:rPr>
          <w:rFonts w:ascii="Calibri" w:hAnsi="Calibri" w:cs="Calibri"/>
        </w:rPr>
      </w:pPr>
      <w:r w:rsidRPr="00B51D81">
        <w:rPr>
          <w:rFonts w:ascii="Calibri" w:hAnsi="Calibri" w:cs="Calibri"/>
        </w:rPr>
        <w:t xml:space="preserve">Eurosport. (2023, noviembre 24). Muere un ciclista vasco de 19 años al ser atropellado mientras entrenaba—Eurosport. </w:t>
      </w:r>
      <w:r w:rsidRPr="00B51D81">
        <w:rPr>
          <w:rFonts w:ascii="Calibri" w:hAnsi="Calibri" w:cs="Calibri"/>
          <w:i/>
          <w:iCs/>
        </w:rPr>
        <w:t xml:space="preserve">Eurosport </w:t>
      </w:r>
      <w:proofErr w:type="spellStart"/>
      <w:r w:rsidRPr="00B51D81">
        <w:rPr>
          <w:rFonts w:ascii="Calibri" w:hAnsi="Calibri" w:cs="Calibri"/>
          <w:i/>
          <w:iCs/>
        </w:rPr>
        <w:t>Espana</w:t>
      </w:r>
      <w:proofErr w:type="spellEnd"/>
      <w:r w:rsidRPr="00B51D81">
        <w:rPr>
          <w:rFonts w:ascii="Calibri" w:hAnsi="Calibri" w:cs="Calibri"/>
        </w:rPr>
        <w:t>. https://www.eurosport.es/ciclismo/muere-un-ciclista-vasco-de-19-anos-horas-despues-de-ser-arrollado-por-un-coche-mientras-entrenaba_sto9894016/story.shtml</w:t>
      </w:r>
    </w:p>
    <w:p w14:paraId="3910D032" w14:textId="77777777" w:rsidR="00B51D81" w:rsidRPr="00B51D81" w:rsidRDefault="00B51D81" w:rsidP="00B51D81">
      <w:pPr>
        <w:pStyle w:val="Bibliografa"/>
        <w:rPr>
          <w:rFonts w:ascii="Calibri" w:hAnsi="Calibri" w:cs="Calibri"/>
          <w:lang w:val="en-GB"/>
        </w:rPr>
      </w:pPr>
      <w:r w:rsidRPr="00B51D81">
        <w:rPr>
          <w:rFonts w:ascii="Calibri" w:hAnsi="Calibri" w:cs="Calibri"/>
        </w:rPr>
        <w:lastRenderedPageBreak/>
        <w:t xml:space="preserve">Fernández, Y. (2019, octubre 30). Qué es </w:t>
      </w:r>
      <w:proofErr w:type="spellStart"/>
      <w:r w:rsidRPr="00B51D81">
        <w:rPr>
          <w:rFonts w:ascii="Calibri" w:hAnsi="Calibri" w:cs="Calibri"/>
        </w:rPr>
        <w:t>Github</w:t>
      </w:r>
      <w:proofErr w:type="spellEnd"/>
      <w:r w:rsidRPr="00B51D81">
        <w:rPr>
          <w:rFonts w:ascii="Calibri" w:hAnsi="Calibri" w:cs="Calibri"/>
        </w:rPr>
        <w:t xml:space="preserve"> y qué es lo que le ofrece a los desarrolladores. </w:t>
      </w:r>
      <w:proofErr w:type="spellStart"/>
      <w:r w:rsidRPr="00B51D81">
        <w:rPr>
          <w:rFonts w:ascii="Calibri" w:hAnsi="Calibri" w:cs="Calibri"/>
          <w:i/>
          <w:iCs/>
          <w:lang w:val="en-GB"/>
        </w:rPr>
        <w:t>Xataka</w:t>
      </w:r>
      <w:proofErr w:type="spellEnd"/>
      <w:r w:rsidRPr="00B51D81">
        <w:rPr>
          <w:rFonts w:ascii="Calibri" w:hAnsi="Calibri" w:cs="Calibri"/>
          <w:lang w:val="en-GB"/>
        </w:rPr>
        <w:t>. https://www.xataka.com/basics/que-github-que-que-le-ofrece-a-desarrolladores</w:t>
      </w:r>
    </w:p>
    <w:p w14:paraId="550FDD5D" w14:textId="77777777" w:rsidR="00B51D81" w:rsidRPr="00B51D81" w:rsidRDefault="00B51D81" w:rsidP="00B51D81">
      <w:pPr>
        <w:pStyle w:val="Bibliografa"/>
        <w:rPr>
          <w:rFonts w:ascii="Calibri" w:hAnsi="Calibri" w:cs="Calibri"/>
        </w:rPr>
      </w:pPr>
      <w:r w:rsidRPr="00B51D81">
        <w:rPr>
          <w:rFonts w:ascii="Calibri" w:hAnsi="Calibri" w:cs="Calibri"/>
          <w:i/>
          <w:iCs/>
        </w:rPr>
        <w:t>Información legal</w:t>
      </w:r>
      <w:r w:rsidRPr="00B51D81">
        <w:rPr>
          <w:rFonts w:ascii="Calibri" w:hAnsi="Calibri" w:cs="Calibri"/>
        </w:rPr>
        <w:t>. (2010, marzo 17). [Open Data Euskadi]. https://opendata.euskadi.eus/general/-/informacion-legal-opendata/</w:t>
      </w:r>
    </w:p>
    <w:p w14:paraId="5CAC1266" w14:textId="77777777" w:rsidR="00B51D81" w:rsidRPr="00B51D81" w:rsidRDefault="00B51D81" w:rsidP="00B51D81">
      <w:pPr>
        <w:pStyle w:val="Bibliografa"/>
        <w:rPr>
          <w:rFonts w:ascii="Calibri" w:hAnsi="Calibri" w:cs="Calibri"/>
        </w:rPr>
      </w:pPr>
      <w:r w:rsidRPr="00B51D81">
        <w:rPr>
          <w:rFonts w:ascii="Calibri" w:hAnsi="Calibri" w:cs="Calibri"/>
          <w:i/>
          <w:iCs/>
        </w:rPr>
        <w:t>Información meteorológica tráfico—Incidencias en carretera</w:t>
      </w:r>
      <w:r w:rsidRPr="00B51D81">
        <w:rPr>
          <w:rFonts w:ascii="Calibri" w:hAnsi="Calibri" w:cs="Calibri"/>
        </w:rPr>
        <w:t>. (s. f.). www.tutiempo.net. Recuperado 15 de abril de 2024, de https://www.tutiempo.net/trafico.html</w:t>
      </w:r>
    </w:p>
    <w:p w14:paraId="504AB62F" w14:textId="77777777" w:rsidR="00B51D81" w:rsidRPr="00B51D81" w:rsidRDefault="00B51D81" w:rsidP="00B51D81">
      <w:pPr>
        <w:pStyle w:val="Bibliografa"/>
        <w:rPr>
          <w:rFonts w:ascii="Calibri" w:hAnsi="Calibri" w:cs="Calibri"/>
        </w:rPr>
      </w:pPr>
      <w:r w:rsidRPr="00B51D81">
        <w:rPr>
          <w:rFonts w:ascii="Calibri" w:hAnsi="Calibri" w:cs="Calibri"/>
        </w:rPr>
        <w:t xml:space="preserve">Lanzan una app para detectar automáticamente los </w:t>
      </w:r>
      <w:proofErr w:type="spellStart"/>
      <w:r w:rsidRPr="00B51D81">
        <w:rPr>
          <w:rFonts w:ascii="Calibri" w:hAnsi="Calibri" w:cs="Calibri"/>
        </w:rPr>
        <w:t>accident</w:t>
      </w:r>
      <w:proofErr w:type="spellEnd"/>
      <w:r w:rsidRPr="00B51D81">
        <w:rPr>
          <w:rFonts w:ascii="Calibri" w:hAnsi="Calibri" w:cs="Calibri"/>
        </w:rPr>
        <w:t xml:space="preserve">... (2022, noviembre 26). </w:t>
      </w:r>
      <w:r w:rsidRPr="00B51D81">
        <w:rPr>
          <w:rFonts w:ascii="Calibri" w:hAnsi="Calibri" w:cs="Calibri"/>
          <w:i/>
          <w:iCs/>
        </w:rPr>
        <w:t>Ciclismo a Fondo</w:t>
      </w:r>
      <w:r w:rsidRPr="00B51D81">
        <w:rPr>
          <w:rFonts w:ascii="Calibri" w:hAnsi="Calibri" w:cs="Calibri"/>
        </w:rPr>
        <w:t>. https://www.ciclismoafondo.es/noticias/lanzan-app-detectar-automaticamente-accidentes-ciclistas_268495_102.html</w:t>
      </w:r>
    </w:p>
    <w:p w14:paraId="5D3C0ED3" w14:textId="77777777" w:rsidR="00B51D81" w:rsidRPr="00B51D81" w:rsidRDefault="00B51D81" w:rsidP="00B51D81">
      <w:pPr>
        <w:pStyle w:val="Bibliografa"/>
        <w:rPr>
          <w:rFonts w:ascii="Calibri" w:hAnsi="Calibri" w:cs="Calibri"/>
        </w:rPr>
      </w:pPr>
      <w:r w:rsidRPr="00B51D81">
        <w:rPr>
          <w:rFonts w:ascii="Calibri" w:hAnsi="Calibri" w:cs="Calibri"/>
        </w:rPr>
        <w:t>Ley Orgánica 3/2018, de 5 de diciembre, de Protección de Datos Personales y garantía de los derechos digitales, Pub. L. No. Ley Orgánica 3/2018, BOE-A-2018-16673 119788 (2018). https://www.boe.es/eli/es/lo/2018/12/05/3</w:t>
      </w:r>
    </w:p>
    <w:p w14:paraId="6411A81D" w14:textId="77777777" w:rsidR="00B51D81" w:rsidRPr="00B51D81" w:rsidRDefault="00B51D81" w:rsidP="00B51D81">
      <w:pPr>
        <w:pStyle w:val="Bibliografa"/>
        <w:rPr>
          <w:rFonts w:ascii="Calibri" w:hAnsi="Calibri" w:cs="Calibri"/>
        </w:rPr>
      </w:pPr>
      <w:r w:rsidRPr="00B51D81">
        <w:rPr>
          <w:rFonts w:ascii="Calibri" w:hAnsi="Calibri" w:cs="Calibri"/>
        </w:rPr>
        <w:t xml:space="preserve">Mapa interactivo de la DGT y AEMET, esencial para planificar tu ruta cuando hace mal tiempo. (2023, febrero 24). </w:t>
      </w:r>
      <w:r w:rsidRPr="00B51D81">
        <w:rPr>
          <w:rFonts w:ascii="Calibri" w:hAnsi="Calibri" w:cs="Calibri"/>
          <w:i/>
          <w:iCs/>
        </w:rPr>
        <w:t>La Vanguardia</w:t>
      </w:r>
      <w:r w:rsidRPr="00B51D81">
        <w:rPr>
          <w:rFonts w:ascii="Calibri" w:hAnsi="Calibri" w:cs="Calibri"/>
        </w:rPr>
        <w:t>. https://www.lavanguardia.com/motor/consejos/20230224/8780046/mapa-carretera-interactivo-aemet-dgt-planificar-mejor-ruta-nieve-lluvia.html</w:t>
      </w:r>
    </w:p>
    <w:p w14:paraId="146B5D38" w14:textId="77777777" w:rsidR="00B51D81" w:rsidRPr="00B51D81" w:rsidRDefault="00B51D81" w:rsidP="00B51D81">
      <w:pPr>
        <w:pStyle w:val="Bibliografa"/>
        <w:rPr>
          <w:rFonts w:ascii="Calibri" w:hAnsi="Calibri" w:cs="Calibri"/>
          <w:lang w:val="en-GB"/>
        </w:rPr>
      </w:pPr>
      <w:r w:rsidRPr="00B51D81">
        <w:rPr>
          <w:rFonts w:ascii="Calibri" w:hAnsi="Calibri" w:cs="Calibri"/>
          <w:lang w:val="en-GB"/>
        </w:rPr>
        <w:t xml:space="preserve">Michael T. Gibson, Todd Curtin, &amp; Amit </w:t>
      </w:r>
      <w:proofErr w:type="spellStart"/>
      <w:r w:rsidRPr="00B51D81">
        <w:rPr>
          <w:rFonts w:ascii="Calibri" w:hAnsi="Calibri" w:cs="Calibri"/>
          <w:lang w:val="en-GB"/>
        </w:rPr>
        <w:t>Jhalli</w:t>
      </w:r>
      <w:proofErr w:type="spellEnd"/>
      <w:r w:rsidRPr="00B51D81">
        <w:rPr>
          <w:rFonts w:ascii="Calibri" w:hAnsi="Calibri" w:cs="Calibri"/>
          <w:lang w:val="en-GB"/>
        </w:rPr>
        <w:t xml:space="preserve">. </w:t>
      </w:r>
      <w:r w:rsidRPr="00B51D81">
        <w:rPr>
          <w:rFonts w:ascii="Calibri" w:hAnsi="Calibri" w:cs="Calibri"/>
        </w:rPr>
        <w:t xml:space="preserve">(2020, junio 30). Los accidentes de bicicleta más comunes | Michael T. Gibson P.A., Auto </w:t>
      </w:r>
      <w:proofErr w:type="spellStart"/>
      <w:r w:rsidRPr="00B51D81">
        <w:rPr>
          <w:rFonts w:ascii="Calibri" w:hAnsi="Calibri" w:cs="Calibri"/>
        </w:rPr>
        <w:t>Justice</w:t>
      </w:r>
      <w:proofErr w:type="spellEnd"/>
      <w:r w:rsidRPr="00B51D81">
        <w:rPr>
          <w:rFonts w:ascii="Calibri" w:hAnsi="Calibri" w:cs="Calibri"/>
        </w:rPr>
        <w:t xml:space="preserve"> </w:t>
      </w:r>
      <w:proofErr w:type="spellStart"/>
      <w:r w:rsidRPr="00B51D81">
        <w:rPr>
          <w:rFonts w:ascii="Calibri" w:hAnsi="Calibri" w:cs="Calibri"/>
        </w:rPr>
        <w:t>Attorney</w:t>
      </w:r>
      <w:proofErr w:type="spellEnd"/>
      <w:r w:rsidRPr="00B51D81">
        <w:rPr>
          <w:rFonts w:ascii="Calibri" w:hAnsi="Calibri" w:cs="Calibri"/>
        </w:rPr>
        <w:t xml:space="preserve">. </w:t>
      </w:r>
      <w:r w:rsidRPr="00B51D81">
        <w:rPr>
          <w:rFonts w:ascii="Calibri" w:hAnsi="Calibri" w:cs="Calibri"/>
          <w:i/>
          <w:iCs/>
          <w:lang w:val="en-GB"/>
        </w:rPr>
        <w:t>Michael T. Gibson P.A. Auto Justice Attorney</w:t>
      </w:r>
      <w:r w:rsidRPr="00B51D81">
        <w:rPr>
          <w:rFonts w:ascii="Calibri" w:hAnsi="Calibri" w:cs="Calibri"/>
          <w:lang w:val="en-GB"/>
        </w:rPr>
        <w:t>. https://autojusticeattorney.com/es/common-bicycle-accidents/</w:t>
      </w:r>
    </w:p>
    <w:p w14:paraId="75E3EA68" w14:textId="77777777" w:rsidR="00B51D81" w:rsidRPr="00B51D81" w:rsidRDefault="00B51D81" w:rsidP="00B51D81">
      <w:pPr>
        <w:pStyle w:val="Bibliografa"/>
        <w:rPr>
          <w:rFonts w:ascii="Calibri" w:hAnsi="Calibri" w:cs="Calibri"/>
        </w:rPr>
      </w:pPr>
      <w:r w:rsidRPr="00B51D81">
        <w:rPr>
          <w:rFonts w:ascii="Calibri" w:hAnsi="Calibri" w:cs="Calibri"/>
          <w:i/>
          <w:iCs/>
          <w:lang w:val="en-GB"/>
        </w:rPr>
        <w:lastRenderedPageBreak/>
        <w:t>MongoDB: The Developer Data Platform</w:t>
      </w:r>
      <w:r w:rsidRPr="00B51D81">
        <w:rPr>
          <w:rFonts w:ascii="Calibri" w:hAnsi="Calibri" w:cs="Calibri"/>
          <w:lang w:val="en-GB"/>
        </w:rPr>
        <w:t xml:space="preserve">. </w:t>
      </w:r>
      <w:r w:rsidRPr="00B51D81">
        <w:rPr>
          <w:rFonts w:ascii="Calibri" w:hAnsi="Calibri" w:cs="Calibri"/>
        </w:rPr>
        <w:t>(s. f.). MongoDB. Recuperado 19 de mayo de 2024, de https://www.mongodb.com</w:t>
      </w:r>
    </w:p>
    <w:p w14:paraId="43A49968" w14:textId="77777777" w:rsidR="00B51D81" w:rsidRPr="00B51D81" w:rsidRDefault="00B51D81" w:rsidP="00B51D81">
      <w:pPr>
        <w:pStyle w:val="Bibliografa"/>
        <w:rPr>
          <w:rFonts w:ascii="Calibri" w:hAnsi="Calibri" w:cs="Calibri"/>
        </w:rPr>
      </w:pPr>
      <w:r w:rsidRPr="00B51D81">
        <w:rPr>
          <w:rFonts w:ascii="Calibri" w:hAnsi="Calibri" w:cs="Calibri"/>
          <w:i/>
          <w:iCs/>
        </w:rPr>
        <w:t>MySQL</w:t>
      </w:r>
      <w:r w:rsidRPr="00B51D81">
        <w:rPr>
          <w:rFonts w:ascii="Calibri" w:hAnsi="Calibri" w:cs="Calibri"/>
        </w:rPr>
        <w:t>. (s. f.). [MySQL]. Recuperado 19 de mayo de 2024, de https://www.mysql.com/</w:t>
      </w:r>
    </w:p>
    <w:p w14:paraId="1C9E0DEA" w14:textId="77777777" w:rsidR="00B51D81" w:rsidRPr="00B51D81" w:rsidRDefault="00B51D81" w:rsidP="00B51D81">
      <w:pPr>
        <w:pStyle w:val="Bibliografa"/>
        <w:rPr>
          <w:rFonts w:ascii="Calibri" w:hAnsi="Calibri" w:cs="Calibri"/>
        </w:rPr>
      </w:pPr>
      <w:r w:rsidRPr="00B51D81">
        <w:rPr>
          <w:rFonts w:ascii="Calibri" w:hAnsi="Calibri" w:cs="Calibri"/>
        </w:rPr>
        <w:t xml:space="preserve">Na8. (2023, marzo 3). </w:t>
      </w:r>
      <w:r w:rsidRPr="00B51D81">
        <w:rPr>
          <w:rFonts w:ascii="Calibri" w:hAnsi="Calibri" w:cs="Calibri"/>
          <w:i/>
          <w:iCs/>
        </w:rPr>
        <w:t xml:space="preserve">Sets de Entrenamiento, Test y Validación | Aprende Machine </w:t>
      </w:r>
      <w:proofErr w:type="spellStart"/>
      <w:r w:rsidRPr="00B51D81">
        <w:rPr>
          <w:rFonts w:ascii="Calibri" w:hAnsi="Calibri" w:cs="Calibri"/>
          <w:i/>
          <w:iCs/>
        </w:rPr>
        <w:t>Learning</w:t>
      </w:r>
      <w:proofErr w:type="spellEnd"/>
      <w:r w:rsidRPr="00B51D81">
        <w:rPr>
          <w:rFonts w:ascii="Calibri" w:hAnsi="Calibri" w:cs="Calibri"/>
        </w:rPr>
        <w:t xml:space="preserve">. Aprende Machine </w:t>
      </w:r>
      <w:proofErr w:type="spellStart"/>
      <w:r w:rsidRPr="00B51D81">
        <w:rPr>
          <w:rFonts w:ascii="Calibri" w:hAnsi="Calibri" w:cs="Calibri"/>
        </w:rPr>
        <w:t>Learning</w:t>
      </w:r>
      <w:proofErr w:type="spellEnd"/>
      <w:r w:rsidRPr="00B51D81">
        <w:rPr>
          <w:rFonts w:ascii="Calibri" w:hAnsi="Calibri" w:cs="Calibri"/>
        </w:rPr>
        <w:t xml:space="preserve"> en Español. https://www.aprendemachinelearning.com/sets-de-entrenamiento-test-validacion-cruzada/</w:t>
      </w:r>
    </w:p>
    <w:p w14:paraId="76888965" w14:textId="77777777" w:rsidR="00B51D81" w:rsidRPr="00B51D81" w:rsidRDefault="00B51D81" w:rsidP="00B51D81">
      <w:pPr>
        <w:pStyle w:val="Bibliografa"/>
        <w:rPr>
          <w:rFonts w:ascii="Calibri" w:hAnsi="Calibri" w:cs="Calibri"/>
          <w:lang w:val="en-GB"/>
        </w:rPr>
      </w:pPr>
      <w:r w:rsidRPr="00B51D81">
        <w:rPr>
          <w:rFonts w:ascii="Calibri" w:hAnsi="Calibri" w:cs="Calibri"/>
        </w:rPr>
        <w:t xml:space="preserve">Navarro, S. (2022, abril 25). ¿Qué son Data </w:t>
      </w:r>
      <w:proofErr w:type="spellStart"/>
      <w:r w:rsidRPr="00B51D81">
        <w:rPr>
          <w:rFonts w:ascii="Calibri" w:hAnsi="Calibri" w:cs="Calibri"/>
        </w:rPr>
        <w:t>Lakes</w:t>
      </w:r>
      <w:proofErr w:type="spellEnd"/>
      <w:r w:rsidRPr="00B51D81">
        <w:rPr>
          <w:rFonts w:ascii="Calibri" w:hAnsi="Calibri" w:cs="Calibri"/>
        </w:rPr>
        <w:t xml:space="preserve">? </w:t>
      </w:r>
      <w:r w:rsidRPr="00B51D81">
        <w:rPr>
          <w:rFonts w:ascii="Calibri" w:hAnsi="Calibri" w:cs="Calibri"/>
          <w:lang w:val="en-GB"/>
        </w:rPr>
        <w:t xml:space="preserve">| </w:t>
      </w:r>
      <w:proofErr w:type="spellStart"/>
      <w:r w:rsidRPr="00B51D81">
        <w:rPr>
          <w:rFonts w:ascii="Calibri" w:hAnsi="Calibri" w:cs="Calibri"/>
          <w:lang w:val="en-GB"/>
        </w:rPr>
        <w:t>KeepCoding</w:t>
      </w:r>
      <w:proofErr w:type="spellEnd"/>
      <w:r w:rsidRPr="00B51D81">
        <w:rPr>
          <w:rFonts w:ascii="Calibri" w:hAnsi="Calibri" w:cs="Calibri"/>
          <w:lang w:val="en-GB"/>
        </w:rPr>
        <w:t xml:space="preserve"> Bootcamps. </w:t>
      </w:r>
      <w:r w:rsidRPr="00B51D81">
        <w:rPr>
          <w:rFonts w:ascii="Calibri" w:hAnsi="Calibri" w:cs="Calibri"/>
          <w:i/>
          <w:iCs/>
          <w:lang w:val="en-GB"/>
        </w:rPr>
        <w:t>¿</w:t>
      </w:r>
      <w:proofErr w:type="spellStart"/>
      <w:r w:rsidRPr="00B51D81">
        <w:rPr>
          <w:rFonts w:ascii="Calibri" w:hAnsi="Calibri" w:cs="Calibri"/>
          <w:i/>
          <w:iCs/>
          <w:lang w:val="en-GB"/>
        </w:rPr>
        <w:t>Qué</w:t>
      </w:r>
      <w:proofErr w:type="spellEnd"/>
      <w:r w:rsidRPr="00B51D81">
        <w:rPr>
          <w:rFonts w:ascii="Calibri" w:hAnsi="Calibri" w:cs="Calibri"/>
          <w:i/>
          <w:iCs/>
          <w:lang w:val="en-GB"/>
        </w:rPr>
        <w:t xml:space="preserve"> son Data Lakes?</w:t>
      </w:r>
      <w:r w:rsidRPr="00B51D81">
        <w:rPr>
          <w:rFonts w:ascii="Calibri" w:hAnsi="Calibri" w:cs="Calibri"/>
          <w:lang w:val="en-GB"/>
        </w:rPr>
        <w:t xml:space="preserve"> https://keepcoding.io/blog/data-lakes/</w:t>
      </w:r>
    </w:p>
    <w:p w14:paraId="6F0BDB27" w14:textId="77777777" w:rsidR="00B51D81" w:rsidRPr="00B51D81" w:rsidRDefault="00B51D81" w:rsidP="00B51D81">
      <w:pPr>
        <w:pStyle w:val="Bibliografa"/>
        <w:rPr>
          <w:rFonts w:ascii="Calibri" w:hAnsi="Calibri" w:cs="Calibri"/>
        </w:rPr>
      </w:pPr>
      <w:r w:rsidRPr="00B51D81">
        <w:rPr>
          <w:rFonts w:ascii="Calibri" w:hAnsi="Calibri" w:cs="Calibri"/>
          <w:i/>
          <w:iCs/>
          <w:lang w:val="en-GB"/>
        </w:rPr>
        <w:t>Neo4j Graph Database &amp; Analytics – The Leader in Graph Databases</w:t>
      </w:r>
      <w:r w:rsidRPr="00B51D81">
        <w:rPr>
          <w:rFonts w:ascii="Calibri" w:hAnsi="Calibri" w:cs="Calibri"/>
          <w:lang w:val="en-GB"/>
        </w:rPr>
        <w:t xml:space="preserve">. </w:t>
      </w:r>
      <w:r w:rsidRPr="00B51D81">
        <w:rPr>
          <w:rFonts w:ascii="Calibri" w:hAnsi="Calibri" w:cs="Calibri"/>
        </w:rPr>
        <w:t xml:space="preserve">(s. f.). [Neo4j]. </w:t>
      </w:r>
      <w:proofErr w:type="spellStart"/>
      <w:r w:rsidRPr="00B51D81">
        <w:rPr>
          <w:rFonts w:ascii="Calibri" w:hAnsi="Calibri" w:cs="Calibri"/>
        </w:rPr>
        <w:t>Graph</w:t>
      </w:r>
      <w:proofErr w:type="spellEnd"/>
      <w:r w:rsidRPr="00B51D81">
        <w:rPr>
          <w:rFonts w:ascii="Calibri" w:hAnsi="Calibri" w:cs="Calibri"/>
        </w:rPr>
        <w:t xml:space="preserve"> </w:t>
      </w:r>
      <w:proofErr w:type="spellStart"/>
      <w:r w:rsidRPr="00B51D81">
        <w:rPr>
          <w:rFonts w:ascii="Calibri" w:hAnsi="Calibri" w:cs="Calibri"/>
        </w:rPr>
        <w:t>Database</w:t>
      </w:r>
      <w:proofErr w:type="spellEnd"/>
      <w:r w:rsidRPr="00B51D81">
        <w:rPr>
          <w:rFonts w:ascii="Calibri" w:hAnsi="Calibri" w:cs="Calibri"/>
        </w:rPr>
        <w:t xml:space="preserve"> &amp; </w:t>
      </w:r>
      <w:proofErr w:type="spellStart"/>
      <w:r w:rsidRPr="00B51D81">
        <w:rPr>
          <w:rFonts w:ascii="Calibri" w:hAnsi="Calibri" w:cs="Calibri"/>
        </w:rPr>
        <w:t>Analytics</w:t>
      </w:r>
      <w:proofErr w:type="spellEnd"/>
      <w:r w:rsidRPr="00B51D81">
        <w:rPr>
          <w:rFonts w:ascii="Calibri" w:hAnsi="Calibri" w:cs="Calibri"/>
        </w:rPr>
        <w:t>. Recuperado 19 de mayo de 2024, de https://neo4j.com/</w:t>
      </w:r>
    </w:p>
    <w:p w14:paraId="34E363ED" w14:textId="77777777" w:rsidR="00B51D81" w:rsidRPr="00B51D81" w:rsidRDefault="00B51D81" w:rsidP="00B51D81">
      <w:pPr>
        <w:pStyle w:val="Bibliografa"/>
        <w:rPr>
          <w:rFonts w:ascii="Calibri" w:hAnsi="Calibri" w:cs="Calibri"/>
        </w:rPr>
      </w:pPr>
      <w:r w:rsidRPr="00B51D81">
        <w:rPr>
          <w:rFonts w:ascii="Calibri" w:hAnsi="Calibri" w:cs="Calibri"/>
          <w:i/>
          <w:iCs/>
        </w:rPr>
        <w:t>Normativa</w:t>
      </w:r>
      <w:r w:rsidRPr="00B51D81">
        <w:rPr>
          <w:rFonts w:ascii="Calibri" w:hAnsi="Calibri" w:cs="Calibri"/>
        </w:rPr>
        <w:t>. (2017, junio 14). [Normativa]. Normativa. https://opendata.euskadi.eus/sobre-open-data/-/normativa-open-data/</w:t>
      </w:r>
    </w:p>
    <w:p w14:paraId="127D3F36" w14:textId="77777777" w:rsidR="00B51D81" w:rsidRPr="00B51D81" w:rsidRDefault="00B51D81" w:rsidP="00B51D81">
      <w:pPr>
        <w:pStyle w:val="Bibliografa"/>
        <w:rPr>
          <w:rFonts w:ascii="Calibri" w:hAnsi="Calibri" w:cs="Calibri"/>
          <w:lang w:val="en-GB"/>
        </w:rPr>
      </w:pPr>
      <w:r w:rsidRPr="00B51D81">
        <w:rPr>
          <w:rFonts w:ascii="Calibri" w:hAnsi="Calibri" w:cs="Calibri"/>
        </w:rPr>
        <w:t xml:space="preserve">Ortega, C. (2019, agosto 21). Métodos de recolección de datos más efectivos. </w:t>
      </w:r>
      <w:proofErr w:type="spellStart"/>
      <w:r w:rsidRPr="00B51D81">
        <w:rPr>
          <w:rFonts w:ascii="Calibri" w:hAnsi="Calibri" w:cs="Calibri"/>
          <w:i/>
          <w:iCs/>
          <w:lang w:val="en-GB"/>
        </w:rPr>
        <w:t>QuestionPro</w:t>
      </w:r>
      <w:proofErr w:type="spellEnd"/>
      <w:r w:rsidRPr="00B51D81">
        <w:rPr>
          <w:rFonts w:ascii="Calibri" w:hAnsi="Calibri" w:cs="Calibri"/>
          <w:lang w:val="en-GB"/>
        </w:rPr>
        <w:t>. https://www.questionpro.com/blog/es/metodos-de-recoleccion-de-datos/</w:t>
      </w:r>
    </w:p>
    <w:p w14:paraId="69EEB25D" w14:textId="77777777" w:rsidR="00B51D81" w:rsidRPr="00B51D81" w:rsidRDefault="00B51D81" w:rsidP="00B51D81">
      <w:pPr>
        <w:pStyle w:val="Bibliografa"/>
        <w:rPr>
          <w:rFonts w:ascii="Calibri" w:hAnsi="Calibri" w:cs="Calibri"/>
        </w:rPr>
      </w:pPr>
      <w:r w:rsidRPr="00B51D81">
        <w:rPr>
          <w:rFonts w:ascii="Calibri" w:hAnsi="Calibri" w:cs="Calibri"/>
          <w:lang w:val="en-GB"/>
        </w:rPr>
        <w:t xml:space="preserve">PostgreSQL Global Development Group. (2024, mayo 19). </w:t>
      </w:r>
      <w:r w:rsidRPr="00B51D81">
        <w:rPr>
          <w:rFonts w:ascii="Calibri" w:hAnsi="Calibri" w:cs="Calibri"/>
          <w:i/>
          <w:iCs/>
        </w:rPr>
        <w:t>PostgreSQL</w:t>
      </w:r>
      <w:r w:rsidRPr="00B51D81">
        <w:rPr>
          <w:rFonts w:ascii="Calibri" w:hAnsi="Calibri" w:cs="Calibri"/>
        </w:rPr>
        <w:t>. PostgreSQL. https://www.postgresql.org/</w:t>
      </w:r>
    </w:p>
    <w:p w14:paraId="053D7906" w14:textId="77777777" w:rsidR="00B51D81" w:rsidRPr="00B51D81" w:rsidRDefault="00B51D81" w:rsidP="00B51D81">
      <w:pPr>
        <w:pStyle w:val="Bibliografa"/>
        <w:rPr>
          <w:rFonts w:ascii="Calibri" w:hAnsi="Calibri" w:cs="Calibri"/>
        </w:rPr>
      </w:pPr>
      <w:proofErr w:type="spellStart"/>
      <w:r w:rsidRPr="00B51D81">
        <w:rPr>
          <w:rFonts w:ascii="Calibri" w:hAnsi="Calibri" w:cs="Calibri"/>
          <w:i/>
          <w:iCs/>
        </w:rPr>
        <w:t>Power</w:t>
      </w:r>
      <w:proofErr w:type="spellEnd"/>
      <w:r w:rsidRPr="00B51D81">
        <w:rPr>
          <w:rFonts w:ascii="Calibri" w:hAnsi="Calibri" w:cs="Calibri"/>
          <w:i/>
          <w:iCs/>
        </w:rPr>
        <w:t xml:space="preserve"> BI: Visualización de datos | Microsoft </w:t>
      </w:r>
      <w:proofErr w:type="spellStart"/>
      <w:r w:rsidRPr="00B51D81">
        <w:rPr>
          <w:rFonts w:ascii="Calibri" w:hAnsi="Calibri" w:cs="Calibri"/>
          <w:i/>
          <w:iCs/>
        </w:rPr>
        <w:t>Power</w:t>
      </w:r>
      <w:proofErr w:type="spellEnd"/>
      <w:r w:rsidRPr="00B51D81">
        <w:rPr>
          <w:rFonts w:ascii="Calibri" w:hAnsi="Calibri" w:cs="Calibri"/>
          <w:i/>
          <w:iCs/>
        </w:rPr>
        <w:t xml:space="preserve"> </w:t>
      </w:r>
      <w:proofErr w:type="spellStart"/>
      <w:r w:rsidRPr="00B51D81">
        <w:rPr>
          <w:rFonts w:ascii="Calibri" w:hAnsi="Calibri" w:cs="Calibri"/>
          <w:i/>
          <w:iCs/>
        </w:rPr>
        <w:t>Platform</w:t>
      </w:r>
      <w:proofErr w:type="spellEnd"/>
      <w:r w:rsidRPr="00B51D81">
        <w:rPr>
          <w:rFonts w:ascii="Calibri" w:hAnsi="Calibri" w:cs="Calibri"/>
        </w:rPr>
        <w:t>. (s. f.). [</w:t>
      </w:r>
      <w:proofErr w:type="spellStart"/>
      <w:r w:rsidRPr="00B51D81">
        <w:rPr>
          <w:rFonts w:ascii="Calibri" w:hAnsi="Calibri" w:cs="Calibri"/>
        </w:rPr>
        <w:t>Power</w:t>
      </w:r>
      <w:proofErr w:type="spellEnd"/>
      <w:r w:rsidRPr="00B51D81">
        <w:rPr>
          <w:rFonts w:ascii="Calibri" w:hAnsi="Calibri" w:cs="Calibri"/>
        </w:rPr>
        <w:t xml:space="preserve"> BI]. Recuperado 20 de mayo de 2024, de https://www.microsoft.com/es-es/power-platform/products/power-bi</w:t>
      </w:r>
    </w:p>
    <w:p w14:paraId="2258897D"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Press</w:t>
      </w:r>
      <w:proofErr w:type="spellEnd"/>
      <w:r w:rsidRPr="00B51D81">
        <w:rPr>
          <w:rFonts w:ascii="Calibri" w:hAnsi="Calibri" w:cs="Calibri"/>
        </w:rPr>
        <w:t xml:space="preserve">, E. (2023, enero 7). Los accidentes con ciclistas en Euskadi crecen un 20% en los últimos cinco años y los heridos graves y fallecidos un 9%. </w:t>
      </w:r>
      <w:r w:rsidRPr="00B51D81">
        <w:rPr>
          <w:rFonts w:ascii="Calibri" w:hAnsi="Calibri" w:cs="Calibri"/>
          <w:i/>
          <w:iCs/>
        </w:rPr>
        <w:t>7 de enero de 2023</w:t>
      </w:r>
      <w:r w:rsidRPr="00B51D81">
        <w:rPr>
          <w:rFonts w:ascii="Calibri" w:hAnsi="Calibri" w:cs="Calibri"/>
        </w:rPr>
        <w:t xml:space="preserve">. </w:t>
      </w:r>
      <w:r w:rsidRPr="00B51D81">
        <w:rPr>
          <w:rFonts w:ascii="Calibri" w:hAnsi="Calibri" w:cs="Calibri"/>
        </w:rPr>
        <w:lastRenderedPageBreak/>
        <w:t>https://www.europapress.es/euskadi/noticia-accidentes-ciclistas-euskadi-crecen-20-ultimos-cinco-anos-heridos-graves-fallecidos-20230107120751.html</w:t>
      </w:r>
    </w:p>
    <w:p w14:paraId="399F3DA1" w14:textId="77777777" w:rsidR="00B51D81" w:rsidRPr="00B51D81" w:rsidRDefault="00B51D81" w:rsidP="00B51D81">
      <w:pPr>
        <w:pStyle w:val="Bibliografa"/>
        <w:rPr>
          <w:rFonts w:ascii="Calibri" w:hAnsi="Calibri" w:cs="Calibri"/>
        </w:rPr>
      </w:pPr>
      <w:proofErr w:type="spellStart"/>
      <w:r w:rsidRPr="00B51D81">
        <w:rPr>
          <w:rFonts w:ascii="Calibri" w:hAnsi="Calibri" w:cs="Calibri"/>
          <w:i/>
          <w:iCs/>
        </w:rPr>
        <w:t>QlikView</w:t>
      </w:r>
      <w:proofErr w:type="spellEnd"/>
      <w:r w:rsidRPr="00B51D81">
        <w:rPr>
          <w:rFonts w:ascii="Calibri" w:hAnsi="Calibri" w:cs="Calibri"/>
          <w:i/>
          <w:iCs/>
        </w:rPr>
        <w:t xml:space="preserve"> – Analítica y cuadros de mando interactivos y eficaces | </w:t>
      </w:r>
      <w:proofErr w:type="spellStart"/>
      <w:r w:rsidRPr="00B51D81">
        <w:rPr>
          <w:rFonts w:ascii="Calibri" w:hAnsi="Calibri" w:cs="Calibri"/>
          <w:i/>
          <w:iCs/>
        </w:rPr>
        <w:t>Qlik</w:t>
      </w:r>
      <w:proofErr w:type="spellEnd"/>
      <w:r w:rsidRPr="00B51D81">
        <w:rPr>
          <w:rFonts w:ascii="Calibri" w:hAnsi="Calibri" w:cs="Calibri"/>
        </w:rPr>
        <w:t xml:space="preserve">. (s. f.). </w:t>
      </w:r>
      <w:proofErr w:type="spellStart"/>
      <w:r w:rsidRPr="00B51D81">
        <w:rPr>
          <w:rFonts w:ascii="Calibri" w:hAnsi="Calibri" w:cs="Calibri"/>
        </w:rPr>
        <w:t>QlikView</w:t>
      </w:r>
      <w:proofErr w:type="spellEnd"/>
      <w:r w:rsidRPr="00B51D81">
        <w:rPr>
          <w:rFonts w:ascii="Calibri" w:hAnsi="Calibri" w:cs="Calibri"/>
        </w:rPr>
        <w:t xml:space="preserve"> – Analítica y cuadros de mando interactivos y eficaces | </w:t>
      </w:r>
      <w:proofErr w:type="spellStart"/>
      <w:r w:rsidRPr="00B51D81">
        <w:rPr>
          <w:rFonts w:ascii="Calibri" w:hAnsi="Calibri" w:cs="Calibri"/>
        </w:rPr>
        <w:t>Qlik</w:t>
      </w:r>
      <w:proofErr w:type="spellEnd"/>
      <w:r w:rsidRPr="00B51D81">
        <w:rPr>
          <w:rFonts w:ascii="Calibri" w:hAnsi="Calibri" w:cs="Calibri"/>
        </w:rPr>
        <w:t>. Recuperado 20 de mayo de 2024, de https://www.qlik.com/es-es/products/qlikview</w:t>
      </w:r>
    </w:p>
    <w:p w14:paraId="2D0C0C53" w14:textId="77777777" w:rsidR="00B51D81" w:rsidRPr="00B51D81" w:rsidRDefault="00B51D81" w:rsidP="00B51D81">
      <w:pPr>
        <w:pStyle w:val="Bibliografa"/>
        <w:rPr>
          <w:rFonts w:ascii="Calibri" w:hAnsi="Calibri" w:cs="Calibri"/>
        </w:rPr>
      </w:pPr>
      <w:r w:rsidRPr="00B51D81">
        <w:rPr>
          <w:rFonts w:ascii="Calibri" w:hAnsi="Calibri" w:cs="Calibri"/>
          <w:i/>
          <w:iCs/>
        </w:rPr>
        <w:t>¿Qué es D3? | D3 por observable</w:t>
      </w:r>
      <w:r w:rsidRPr="00B51D81">
        <w:rPr>
          <w:rFonts w:ascii="Calibri" w:hAnsi="Calibri" w:cs="Calibri"/>
        </w:rPr>
        <w:t>. (s. f.). ¿Qué es D3? Recuperado 20 de mayo de 2024, de https://d3js.org/what-is-d3</w:t>
      </w:r>
    </w:p>
    <w:p w14:paraId="4241A6E4" w14:textId="77777777" w:rsidR="00B51D81" w:rsidRPr="00B51D81" w:rsidRDefault="00B51D81" w:rsidP="00B51D81">
      <w:pPr>
        <w:pStyle w:val="Bibliografa"/>
        <w:rPr>
          <w:rFonts w:ascii="Calibri" w:hAnsi="Calibri" w:cs="Calibri"/>
        </w:rPr>
      </w:pPr>
      <w:r w:rsidRPr="00B51D81">
        <w:rPr>
          <w:rFonts w:ascii="Calibri" w:hAnsi="Calibri" w:cs="Calibri"/>
          <w:i/>
          <w:iCs/>
        </w:rPr>
        <w:t>¿Qué es el aprendizaje no supervisado? | IBM</w:t>
      </w:r>
      <w:r w:rsidRPr="00B51D81">
        <w:rPr>
          <w:rFonts w:ascii="Calibri" w:hAnsi="Calibri" w:cs="Calibri"/>
        </w:rPr>
        <w:t>. (2023, mayo 4). [IBM]. https://www.ibm.com/es-es/topics/unsupervised-learning</w:t>
      </w:r>
    </w:p>
    <w:p w14:paraId="6BAC5164" w14:textId="77777777" w:rsidR="00B51D81" w:rsidRPr="00B51D81" w:rsidRDefault="00B51D81" w:rsidP="00B51D81">
      <w:pPr>
        <w:pStyle w:val="Bibliografa"/>
        <w:rPr>
          <w:rFonts w:ascii="Calibri" w:hAnsi="Calibri" w:cs="Calibri"/>
        </w:rPr>
      </w:pPr>
      <w:r w:rsidRPr="00B51D81">
        <w:rPr>
          <w:rFonts w:ascii="Calibri" w:hAnsi="Calibri" w:cs="Calibri"/>
          <w:i/>
          <w:iCs/>
        </w:rPr>
        <w:t>¿Qué es el aprendizaje supervisado? | IBM</w:t>
      </w:r>
      <w:r w:rsidRPr="00B51D81">
        <w:rPr>
          <w:rFonts w:ascii="Calibri" w:hAnsi="Calibri" w:cs="Calibri"/>
        </w:rPr>
        <w:t>. (2024, mayo 10). [IBM]. https://www.ibm.com/es-es/topics/supervised-learning</w:t>
      </w:r>
    </w:p>
    <w:p w14:paraId="4CBB5DFE" w14:textId="77777777" w:rsidR="00B51D81" w:rsidRPr="00B51D81" w:rsidRDefault="00B51D81" w:rsidP="00B51D81">
      <w:pPr>
        <w:pStyle w:val="Bibliografa"/>
        <w:rPr>
          <w:rFonts w:ascii="Calibri" w:hAnsi="Calibri" w:cs="Calibri"/>
        </w:rPr>
      </w:pPr>
      <w:r w:rsidRPr="00B51D81">
        <w:rPr>
          <w:rFonts w:ascii="Calibri" w:hAnsi="Calibri" w:cs="Calibri"/>
          <w:i/>
          <w:iCs/>
        </w:rPr>
        <w:t>¿Qué es una base de datos NoSQL? | IBM</w:t>
      </w:r>
      <w:r w:rsidRPr="00B51D81">
        <w:rPr>
          <w:rFonts w:ascii="Calibri" w:hAnsi="Calibri" w:cs="Calibri"/>
        </w:rPr>
        <w:t>. (2024, abril 14). [IBM]. https://www.ibm.com/es-es/topics/nosql-databases</w:t>
      </w:r>
    </w:p>
    <w:p w14:paraId="4B11AC12" w14:textId="77777777" w:rsidR="00B51D81" w:rsidRPr="00B51D81" w:rsidRDefault="00B51D81" w:rsidP="00B51D81">
      <w:pPr>
        <w:pStyle w:val="Bibliografa"/>
        <w:rPr>
          <w:rFonts w:ascii="Calibri" w:hAnsi="Calibri" w:cs="Calibri"/>
        </w:rPr>
      </w:pPr>
      <w:r w:rsidRPr="00B51D81">
        <w:rPr>
          <w:rFonts w:ascii="Calibri" w:hAnsi="Calibri" w:cs="Calibri"/>
          <w:i/>
          <w:iCs/>
        </w:rPr>
        <w:t>¿Qué es una base de datos relacional?</w:t>
      </w:r>
      <w:r w:rsidRPr="00B51D81">
        <w:rPr>
          <w:rFonts w:ascii="Calibri" w:hAnsi="Calibri" w:cs="Calibri"/>
        </w:rPr>
        <w:t xml:space="preserve"> (s. f.). Oracle. Recuperado 19 de mayo de 2024, de https://www.oracle.com/es/database/what-is-a-relational-database/</w:t>
      </w:r>
    </w:p>
    <w:p w14:paraId="0002FD5E" w14:textId="77777777" w:rsidR="00B51D81" w:rsidRPr="00B51D81" w:rsidRDefault="00B51D81" w:rsidP="00B51D81">
      <w:pPr>
        <w:pStyle w:val="Bibliografa"/>
        <w:rPr>
          <w:rFonts w:ascii="Calibri" w:hAnsi="Calibri" w:cs="Calibri"/>
        </w:rPr>
      </w:pPr>
      <w:r w:rsidRPr="00B51D81">
        <w:rPr>
          <w:rFonts w:ascii="Calibri" w:hAnsi="Calibri" w:cs="Calibri"/>
          <w:i/>
          <w:iCs/>
        </w:rPr>
        <w:t>¿Qué son los almacenes de datos?</w:t>
      </w:r>
      <w:r w:rsidRPr="00B51D81">
        <w:rPr>
          <w:rFonts w:ascii="Calibri" w:hAnsi="Calibri" w:cs="Calibri"/>
        </w:rPr>
        <w:t xml:space="preserve"> (s. f.). Google Cloud. Recuperado 19 de mayo de 2024, de https://cloud.google.com/learn/what-is-a-data-warehouse?hl=es</w:t>
      </w:r>
    </w:p>
    <w:p w14:paraId="0DBEB5ED" w14:textId="77777777" w:rsidR="00B51D81" w:rsidRPr="00B51D81" w:rsidRDefault="00B51D81" w:rsidP="00B51D81">
      <w:pPr>
        <w:pStyle w:val="Bibliografa"/>
        <w:rPr>
          <w:rFonts w:ascii="Calibri" w:hAnsi="Calibri" w:cs="Calibri"/>
        </w:rPr>
      </w:pPr>
      <w:r w:rsidRPr="00B51D81">
        <w:rPr>
          <w:rFonts w:ascii="Calibri" w:hAnsi="Calibri" w:cs="Calibri"/>
          <w:i/>
          <w:iCs/>
        </w:rPr>
        <w:t>¿Qué son los lagos de datos?</w:t>
      </w:r>
      <w:r w:rsidRPr="00B51D81">
        <w:rPr>
          <w:rFonts w:ascii="Calibri" w:hAnsi="Calibri" w:cs="Calibri"/>
        </w:rPr>
        <w:t xml:space="preserve"> (s. f.). Google Cloud. Recuperado 19 de mayo de 2024, de https://cloud.google.com/learn/what-is-a-data-lake?hl=es</w:t>
      </w:r>
    </w:p>
    <w:p w14:paraId="6855F01B" w14:textId="77777777" w:rsidR="00B51D81" w:rsidRPr="00B51D81" w:rsidRDefault="00B51D81" w:rsidP="00B51D81">
      <w:pPr>
        <w:pStyle w:val="Bibliografa"/>
        <w:rPr>
          <w:rFonts w:ascii="Calibri" w:hAnsi="Calibri" w:cs="Calibri"/>
        </w:rPr>
      </w:pPr>
      <w:r w:rsidRPr="00B51D81">
        <w:rPr>
          <w:rFonts w:ascii="Calibri" w:hAnsi="Calibri" w:cs="Calibri"/>
          <w:i/>
          <w:iCs/>
        </w:rPr>
        <w:t>Redis—La plataforma de datos en tiempo real</w:t>
      </w:r>
      <w:r w:rsidRPr="00B51D81">
        <w:rPr>
          <w:rFonts w:ascii="Calibri" w:hAnsi="Calibri" w:cs="Calibri"/>
        </w:rPr>
        <w:t>. (s. f.). [Redis]. Redis. Recuperado 19 de mayo de 2024, de https://redis.io/es/</w:t>
      </w:r>
    </w:p>
    <w:p w14:paraId="43E92D83" w14:textId="77777777" w:rsidR="00B51D81" w:rsidRPr="00B51D81" w:rsidRDefault="00B51D81" w:rsidP="00B51D81">
      <w:pPr>
        <w:pStyle w:val="Bibliografa"/>
        <w:rPr>
          <w:rFonts w:ascii="Calibri" w:hAnsi="Calibri" w:cs="Calibri"/>
        </w:rPr>
      </w:pPr>
      <w:r w:rsidRPr="00B51D81">
        <w:rPr>
          <w:rFonts w:ascii="Calibri" w:hAnsi="Calibri" w:cs="Calibri"/>
          <w:i/>
          <w:iCs/>
          <w:lang w:val="en-GB"/>
        </w:rPr>
        <w:lastRenderedPageBreak/>
        <w:t>SAP BusinessObjects | Plataforma y suite de Business Intelligence (BI)</w:t>
      </w:r>
      <w:r w:rsidRPr="00B51D81">
        <w:rPr>
          <w:rFonts w:ascii="Calibri" w:hAnsi="Calibri" w:cs="Calibri"/>
          <w:lang w:val="en-GB"/>
        </w:rPr>
        <w:t xml:space="preserve">. </w:t>
      </w:r>
      <w:r w:rsidRPr="00B51D81">
        <w:rPr>
          <w:rFonts w:ascii="Calibri" w:hAnsi="Calibri" w:cs="Calibri"/>
        </w:rPr>
        <w:t>(s. f.). SAP. Recuperado 20 de mayo de 2024, de https://www.sap.com/spain/products/technology-platform/bi-platform.html</w:t>
      </w:r>
    </w:p>
    <w:p w14:paraId="6383D9BF" w14:textId="77777777" w:rsidR="00B51D81" w:rsidRPr="00B51D81" w:rsidRDefault="00B51D81" w:rsidP="00B51D81">
      <w:pPr>
        <w:pStyle w:val="Bibliografa"/>
        <w:rPr>
          <w:rFonts w:ascii="Calibri" w:hAnsi="Calibri" w:cs="Calibri"/>
        </w:rPr>
      </w:pPr>
      <w:proofErr w:type="spellStart"/>
      <w:r w:rsidRPr="00B51D81">
        <w:rPr>
          <w:rFonts w:ascii="Calibri" w:hAnsi="Calibri" w:cs="Calibri"/>
          <w:i/>
          <w:iCs/>
          <w:lang w:val="en-GB"/>
        </w:rPr>
        <w:t>ScrumDesk</w:t>
      </w:r>
      <w:proofErr w:type="spellEnd"/>
      <w:r w:rsidRPr="00B51D81">
        <w:rPr>
          <w:rFonts w:ascii="Calibri" w:hAnsi="Calibri" w:cs="Calibri"/>
          <w:i/>
          <w:iCs/>
          <w:lang w:val="en-GB"/>
        </w:rPr>
        <w:t>, Meaningful Scrum Project Management Tool for Agile teams</w:t>
      </w:r>
      <w:r w:rsidRPr="00B51D81">
        <w:rPr>
          <w:rFonts w:ascii="Calibri" w:hAnsi="Calibri" w:cs="Calibri"/>
          <w:lang w:val="en-GB"/>
        </w:rPr>
        <w:t xml:space="preserve">. </w:t>
      </w:r>
      <w:r w:rsidRPr="00B51D81">
        <w:rPr>
          <w:rFonts w:ascii="Calibri" w:hAnsi="Calibri" w:cs="Calibri"/>
        </w:rPr>
        <w:t xml:space="preserve">(s. f.). </w:t>
      </w:r>
      <w:proofErr w:type="spellStart"/>
      <w:r w:rsidRPr="00B51D81">
        <w:rPr>
          <w:rFonts w:ascii="Calibri" w:hAnsi="Calibri" w:cs="Calibri"/>
        </w:rPr>
        <w:t>ScrumDesk</w:t>
      </w:r>
      <w:proofErr w:type="spellEnd"/>
      <w:r w:rsidRPr="00B51D81">
        <w:rPr>
          <w:rFonts w:ascii="Calibri" w:hAnsi="Calibri" w:cs="Calibri"/>
        </w:rPr>
        <w:t xml:space="preserve">, </w:t>
      </w:r>
      <w:proofErr w:type="spellStart"/>
      <w:r w:rsidRPr="00B51D81">
        <w:rPr>
          <w:rFonts w:ascii="Calibri" w:hAnsi="Calibri" w:cs="Calibri"/>
        </w:rPr>
        <w:t>Meaningful</w:t>
      </w:r>
      <w:proofErr w:type="spellEnd"/>
      <w:r w:rsidRPr="00B51D81">
        <w:rPr>
          <w:rFonts w:ascii="Calibri" w:hAnsi="Calibri" w:cs="Calibri"/>
        </w:rPr>
        <w:t xml:space="preserve"> Agile. Recuperado 23 de mayo de 2024, de https://www.scrumdesk.com/</w:t>
      </w:r>
    </w:p>
    <w:p w14:paraId="54456873" w14:textId="77777777" w:rsidR="00B51D81" w:rsidRPr="00B51D81" w:rsidRDefault="00B51D81" w:rsidP="00B51D81">
      <w:pPr>
        <w:pStyle w:val="Bibliografa"/>
        <w:rPr>
          <w:rFonts w:ascii="Calibri" w:hAnsi="Calibri" w:cs="Calibri"/>
        </w:rPr>
      </w:pPr>
      <w:r w:rsidRPr="00B51D81">
        <w:rPr>
          <w:rFonts w:ascii="Calibri" w:hAnsi="Calibri" w:cs="Calibri"/>
          <w:i/>
          <w:iCs/>
        </w:rPr>
        <w:t xml:space="preserve">Software de análisis e inteligencia de negocios | </w:t>
      </w:r>
      <w:proofErr w:type="spellStart"/>
      <w:r w:rsidRPr="00B51D81">
        <w:rPr>
          <w:rFonts w:ascii="Calibri" w:hAnsi="Calibri" w:cs="Calibri"/>
          <w:i/>
          <w:iCs/>
        </w:rPr>
        <w:t>Tableau</w:t>
      </w:r>
      <w:proofErr w:type="spellEnd"/>
      <w:r w:rsidRPr="00B51D81">
        <w:rPr>
          <w:rFonts w:ascii="Calibri" w:hAnsi="Calibri" w:cs="Calibri"/>
        </w:rPr>
        <w:t>. (s. f.). [</w:t>
      </w:r>
      <w:proofErr w:type="spellStart"/>
      <w:r w:rsidRPr="00B51D81">
        <w:rPr>
          <w:rFonts w:ascii="Calibri" w:hAnsi="Calibri" w:cs="Calibri"/>
        </w:rPr>
        <w:t>Tableau</w:t>
      </w:r>
      <w:proofErr w:type="spellEnd"/>
      <w:r w:rsidRPr="00B51D81">
        <w:rPr>
          <w:rFonts w:ascii="Calibri" w:hAnsi="Calibri" w:cs="Calibri"/>
        </w:rPr>
        <w:t>]. Recuperado 20 de mayo de 2024, de https://www.tableau.com/es-es</w:t>
      </w:r>
    </w:p>
    <w:p w14:paraId="05C4EB7B" w14:textId="77777777" w:rsidR="00B51D81" w:rsidRPr="00B51D81" w:rsidRDefault="00B51D81" w:rsidP="00B51D81">
      <w:pPr>
        <w:pStyle w:val="Bibliografa"/>
        <w:rPr>
          <w:rFonts w:ascii="Calibri" w:hAnsi="Calibri" w:cs="Calibri"/>
        </w:rPr>
      </w:pPr>
      <w:r w:rsidRPr="00B51D81">
        <w:rPr>
          <w:rFonts w:ascii="Calibri" w:hAnsi="Calibri" w:cs="Calibri"/>
          <w:i/>
          <w:iCs/>
        </w:rPr>
        <w:t xml:space="preserve">Soluciones de data </w:t>
      </w:r>
      <w:proofErr w:type="spellStart"/>
      <w:r w:rsidRPr="00B51D81">
        <w:rPr>
          <w:rFonts w:ascii="Calibri" w:hAnsi="Calibri" w:cs="Calibri"/>
          <w:i/>
          <w:iCs/>
        </w:rPr>
        <w:t>lake</w:t>
      </w:r>
      <w:proofErr w:type="spellEnd"/>
      <w:r w:rsidRPr="00B51D81">
        <w:rPr>
          <w:rFonts w:ascii="Calibri" w:hAnsi="Calibri" w:cs="Calibri"/>
          <w:i/>
          <w:iCs/>
        </w:rPr>
        <w:t xml:space="preserve"> | IBM</w:t>
      </w:r>
      <w:r w:rsidRPr="00B51D81">
        <w:rPr>
          <w:rFonts w:ascii="Calibri" w:hAnsi="Calibri" w:cs="Calibri"/>
        </w:rPr>
        <w:t>. (s. f.). [IBM]. Recuperado 19 de mayo de 2024, de https://www.ibm.com/es-es/data-lake</w:t>
      </w:r>
    </w:p>
    <w:p w14:paraId="6E8A9024" w14:textId="77777777" w:rsidR="00B51D81" w:rsidRPr="00B51D81" w:rsidRDefault="00B51D81" w:rsidP="00B51D81">
      <w:pPr>
        <w:pStyle w:val="Bibliografa"/>
        <w:rPr>
          <w:rFonts w:ascii="Calibri" w:hAnsi="Calibri" w:cs="Calibri"/>
        </w:rPr>
      </w:pPr>
      <w:r w:rsidRPr="00B51D81">
        <w:rPr>
          <w:rFonts w:ascii="Calibri" w:hAnsi="Calibri" w:cs="Calibri"/>
          <w:i/>
          <w:iCs/>
          <w:lang w:val="en-GB"/>
        </w:rPr>
        <w:t>SQL Server 2022 | Microsoft</w:t>
      </w:r>
      <w:r w:rsidRPr="00B51D81">
        <w:rPr>
          <w:rFonts w:ascii="Calibri" w:hAnsi="Calibri" w:cs="Calibri"/>
          <w:lang w:val="en-GB"/>
        </w:rPr>
        <w:t xml:space="preserve">. (s. f.). </w:t>
      </w:r>
      <w:r w:rsidRPr="00B51D81">
        <w:rPr>
          <w:rFonts w:ascii="Calibri" w:hAnsi="Calibri" w:cs="Calibri"/>
        </w:rPr>
        <w:t>[Microsoft SQL Server]. Recuperado 19 de mayo de 2024, de https://www.microsoft.com/es-es/sql-server/sql-server-2022</w:t>
      </w:r>
    </w:p>
    <w:p w14:paraId="54C8B9B3" w14:textId="77777777" w:rsidR="00B51D81" w:rsidRPr="00B51D81" w:rsidRDefault="00B51D81" w:rsidP="00B51D81">
      <w:pPr>
        <w:pStyle w:val="Bibliografa"/>
        <w:rPr>
          <w:rFonts w:ascii="Calibri" w:hAnsi="Calibri" w:cs="Calibri"/>
        </w:rPr>
      </w:pPr>
      <w:proofErr w:type="spellStart"/>
      <w:r w:rsidRPr="00B51D81">
        <w:rPr>
          <w:rFonts w:ascii="Calibri" w:hAnsi="Calibri" w:cs="Calibri"/>
        </w:rPr>
        <w:t>Tehreem</w:t>
      </w:r>
      <w:proofErr w:type="spellEnd"/>
      <w:r w:rsidRPr="00B51D81">
        <w:rPr>
          <w:rFonts w:ascii="Calibri" w:hAnsi="Calibri" w:cs="Calibri"/>
        </w:rPr>
        <w:t xml:space="preserve"> </w:t>
      </w:r>
      <w:proofErr w:type="spellStart"/>
      <w:r w:rsidRPr="00B51D81">
        <w:rPr>
          <w:rFonts w:ascii="Calibri" w:hAnsi="Calibri" w:cs="Calibri"/>
        </w:rPr>
        <w:t>Naeem</w:t>
      </w:r>
      <w:proofErr w:type="spellEnd"/>
      <w:r w:rsidRPr="00B51D81">
        <w:rPr>
          <w:rFonts w:ascii="Calibri" w:hAnsi="Calibri" w:cs="Calibri"/>
        </w:rPr>
        <w:t xml:space="preserve">. (2020, noviembre 7). ¿Qué es el repositorio de datos? (Definición, tipos y beneficios). </w:t>
      </w:r>
      <w:r w:rsidRPr="00B51D81">
        <w:rPr>
          <w:rFonts w:ascii="Calibri" w:hAnsi="Calibri" w:cs="Calibri"/>
          <w:i/>
          <w:iCs/>
        </w:rPr>
        <w:t>Astera</w:t>
      </w:r>
      <w:r w:rsidRPr="00B51D81">
        <w:rPr>
          <w:rFonts w:ascii="Calibri" w:hAnsi="Calibri" w:cs="Calibri"/>
        </w:rPr>
        <w:t>. https://www.astera.com/es/type/blog/data-repository/</w:t>
      </w:r>
    </w:p>
    <w:p w14:paraId="3388F559" w14:textId="77777777" w:rsidR="00B51D81" w:rsidRPr="00B51D81" w:rsidRDefault="00B51D81" w:rsidP="00B51D81">
      <w:pPr>
        <w:pStyle w:val="Bibliografa"/>
        <w:rPr>
          <w:rFonts w:ascii="Calibri" w:hAnsi="Calibri" w:cs="Calibri"/>
        </w:rPr>
      </w:pPr>
      <w:r w:rsidRPr="00B51D81">
        <w:rPr>
          <w:rFonts w:ascii="Calibri" w:hAnsi="Calibri" w:cs="Calibri"/>
        </w:rPr>
        <w:t xml:space="preserve">Zapata, J. R. (2024, marzo 14). Visualización de Datos con Python. </w:t>
      </w:r>
      <w:proofErr w:type="spellStart"/>
      <w:r w:rsidRPr="00B51D81">
        <w:rPr>
          <w:rFonts w:ascii="Calibri" w:hAnsi="Calibri" w:cs="Calibri"/>
          <w:i/>
          <w:iCs/>
        </w:rPr>
        <w:t>Jose</w:t>
      </w:r>
      <w:proofErr w:type="spellEnd"/>
      <w:r w:rsidRPr="00B51D81">
        <w:rPr>
          <w:rFonts w:ascii="Calibri" w:hAnsi="Calibri" w:cs="Calibri"/>
          <w:i/>
          <w:iCs/>
        </w:rPr>
        <w:t xml:space="preserve"> Ricardo Zapata</w:t>
      </w:r>
      <w:r w:rsidRPr="00B51D81">
        <w:rPr>
          <w:rFonts w:ascii="Calibri" w:hAnsi="Calibri" w:cs="Calibri"/>
        </w:rPr>
        <w:t>. https://joserzapata.github.io/courses/python-ciencia-datos/visualizacion/</w:t>
      </w:r>
    </w:p>
    <w:p w14:paraId="1D5391B3" w14:textId="353455C0" w:rsidR="00AF4FFA" w:rsidRPr="00AF4FFA" w:rsidRDefault="00AF4FFA" w:rsidP="00194057">
      <w:pPr>
        <w:pStyle w:val="Referenciasbibliogrficas"/>
        <w:rPr>
          <w:lang w:val="es-ES"/>
        </w:rPr>
      </w:pPr>
      <w:r w:rsidRPr="00855D70">
        <w:rPr>
          <w:i/>
          <w:iCs/>
        </w:rP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121" w:name="_Toc167901486"/>
      <w:r>
        <w:lastRenderedPageBreak/>
        <w:t>Privacidad y protección de datos</w:t>
      </w:r>
      <w:bookmarkEnd w:id="121"/>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ker sebastian perez" w:date="2024-05-29T17:12:00Z" w:initials="iS">
    <w:p w14:paraId="08FEC88F" w14:textId="77777777" w:rsidR="00392EEA" w:rsidRDefault="00392EEA" w:rsidP="00392EEA">
      <w:pPr>
        <w:pStyle w:val="Textocomentario"/>
        <w:jc w:val="left"/>
      </w:pPr>
      <w:r>
        <w:rPr>
          <w:rStyle w:val="Refdecomentario"/>
        </w:rPr>
        <w:annotationRef/>
      </w:r>
      <w:r>
        <w:t>Biker: Herramienta para la gestión y desarrollo del ciclo de vida de datos sobre el ciclismo en el País Vasco</w:t>
      </w:r>
    </w:p>
  </w:comment>
  <w:comment w:id="11" w:author="iker sebastian perez" w:date="2024-05-18T18:32:00Z" w:initials="iS">
    <w:p w14:paraId="7F48F0A2" w14:textId="6AFE3D85" w:rsidR="00483D2A" w:rsidRDefault="00483D2A" w:rsidP="00483D2A">
      <w:pPr>
        <w:pStyle w:val="Textocomentario"/>
        <w:jc w:val="left"/>
      </w:pPr>
      <w:r>
        <w:rPr>
          <w:rStyle w:val="Refdecomentario"/>
        </w:rPr>
        <w:annotationRef/>
      </w:r>
      <w:r>
        <w:t>Duda, detallar más en otra fase del proyecto</w:t>
      </w:r>
    </w:p>
  </w:comment>
  <w:comment w:id="15"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6"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7"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8"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19"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2"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3"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6"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0"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3"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39"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0"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1"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2"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4"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5"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6"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7"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8"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0"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1"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2"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3"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4"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5"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6"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7"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8"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59"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0"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2"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3"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4" w:author="iker sebastian perez" w:date="2024-05-19T18:37:00Z" w:initials="iS">
    <w:p w14:paraId="4D792500" w14:textId="77777777"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3" w:history="1">
        <w:r w:rsidR="00074756" w:rsidRPr="00A04EA3">
          <w:rPr>
            <w:rStyle w:val="Hipervnculo"/>
          </w:rPr>
          <w:t>https://www.ibm.com/es-es/topics/unsupervised-learning</w:t>
        </w:r>
      </w:hyperlink>
    </w:p>
  </w:comment>
  <w:comment w:id="66"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4" w:history="1">
        <w:r w:rsidR="00074756" w:rsidRPr="00FC75D3">
          <w:rPr>
            <w:rStyle w:val="Hipervnculo"/>
          </w:rPr>
          <w:t>https://joserzapata.github.io/courses/python-ciencia-datos/visualizacion/</w:t>
        </w:r>
      </w:hyperlink>
    </w:p>
  </w:comment>
  <w:comment w:id="67"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5" w:history="1">
        <w:r w:rsidR="00074756" w:rsidRPr="00896B36">
          <w:rPr>
            <w:rStyle w:val="Hipervnculo"/>
          </w:rPr>
          <w:t>https://d3js.org/what-is-d3</w:t>
        </w:r>
      </w:hyperlink>
    </w:p>
  </w:comment>
  <w:comment w:id="68"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6"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69"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7" w:history="1">
        <w:r w:rsidR="00186992" w:rsidRPr="003417BF">
          <w:rPr>
            <w:rStyle w:val="Hipervnculo"/>
          </w:rPr>
          <w:t>https://www.microsoft.com/es-es/power-platform/products/power-bi</w:t>
        </w:r>
      </w:hyperlink>
    </w:p>
  </w:comment>
  <w:comment w:id="70"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8" w:history="1">
        <w:r w:rsidR="00186992" w:rsidRPr="00CD3EC0">
          <w:rPr>
            <w:rStyle w:val="Hipervnculo"/>
          </w:rPr>
          <w:t>https://www.tableau.com/es-es</w:t>
        </w:r>
      </w:hyperlink>
    </w:p>
  </w:comment>
  <w:comment w:id="71"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39" w:history="1">
        <w:r w:rsidR="00186992" w:rsidRPr="00FE21D2">
          <w:rPr>
            <w:rStyle w:val="Hipervnculo"/>
          </w:rPr>
          <w:t>https://www.qlik.com/es-es/products/qlikview</w:t>
        </w:r>
      </w:hyperlink>
    </w:p>
  </w:comment>
  <w:comment w:id="72"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0" w:history="1">
        <w:r w:rsidR="00186992" w:rsidRPr="00B177A0">
          <w:rPr>
            <w:rStyle w:val="Hipervnculo"/>
          </w:rPr>
          <w:t>https://www.sap.com/spain/products/technology-platform/bi-platform.html</w:t>
        </w:r>
      </w:hyperlink>
    </w:p>
  </w:comment>
  <w:comment w:id="83" w:author="iker sebastian perez" w:date="2024-05-23T18:16:00Z" w:initials="iS">
    <w:p w14:paraId="2655E855" w14:textId="77777777" w:rsidR="003524B4" w:rsidRDefault="003524B4" w:rsidP="003524B4">
      <w:pPr>
        <w:pStyle w:val="Textocomentario"/>
        <w:jc w:val="left"/>
      </w:pPr>
      <w:r>
        <w:rPr>
          <w:rStyle w:val="Refdecomentario"/>
        </w:rPr>
        <w:annotationRef/>
      </w:r>
      <w:r>
        <w:t>41-</w:t>
      </w:r>
    </w:p>
    <w:p w14:paraId="57BBEBB1" w14:textId="77777777" w:rsidR="003524B4" w:rsidRDefault="00000000" w:rsidP="003524B4">
      <w:pPr>
        <w:pStyle w:val="Textocomentario"/>
        <w:jc w:val="left"/>
      </w:pPr>
      <w:hyperlink r:id="rId41" w:history="1">
        <w:r w:rsidR="003524B4" w:rsidRPr="008B246B">
          <w:rPr>
            <w:rStyle w:val="Hipervnculo"/>
          </w:rPr>
          <w:t>https://medium.com/@esmeradovela/las-5-etapas-del-ciclo-de-vida-de-los-datos-f4ddc3c1ed3f</w:t>
        </w:r>
      </w:hyperlink>
    </w:p>
  </w:comment>
  <w:comment w:id="84" w:author="iker sebastian perez" w:date="2024-05-23T18:37:00Z" w:initials="iS">
    <w:p w14:paraId="5DF03EF8" w14:textId="77777777" w:rsidR="00E0141A" w:rsidRDefault="00E0141A" w:rsidP="00E0141A">
      <w:pPr>
        <w:pStyle w:val="Textocomentario"/>
        <w:jc w:val="left"/>
      </w:pPr>
      <w:r>
        <w:rPr>
          <w:rStyle w:val="Refdecomentario"/>
        </w:rPr>
        <w:annotationRef/>
      </w:r>
      <w:r>
        <w:t>42-</w:t>
      </w:r>
    </w:p>
    <w:p w14:paraId="64ACAAD3" w14:textId="77777777" w:rsidR="00E0141A" w:rsidRDefault="00000000" w:rsidP="00E0141A">
      <w:pPr>
        <w:pStyle w:val="Textocomentario"/>
        <w:jc w:val="left"/>
      </w:pPr>
      <w:hyperlink r:id="rId42" w:history="1">
        <w:r w:rsidR="00E0141A" w:rsidRPr="00D33A3D">
          <w:rPr>
            <w:rStyle w:val="Hipervnculo"/>
          </w:rPr>
          <w:t>https://www.xataka.com/basics/que-github-que-que-le-ofrece-a-desarrolladores</w:t>
        </w:r>
      </w:hyperlink>
    </w:p>
  </w:comment>
  <w:comment w:id="85" w:author="iker sebastian perez" w:date="2024-05-23T19:10:00Z" w:initials="iS">
    <w:p w14:paraId="05F5145A" w14:textId="77777777" w:rsidR="00E0141A" w:rsidRDefault="00E0141A" w:rsidP="00E0141A">
      <w:pPr>
        <w:pStyle w:val="Textocomentario"/>
        <w:jc w:val="left"/>
      </w:pPr>
      <w:r>
        <w:rPr>
          <w:rStyle w:val="Refdecomentario"/>
        </w:rPr>
        <w:annotationRef/>
      </w:r>
      <w:r>
        <w:t>43-</w:t>
      </w:r>
    </w:p>
    <w:p w14:paraId="261A7DFD" w14:textId="77777777" w:rsidR="00E0141A" w:rsidRDefault="00000000" w:rsidP="00E0141A">
      <w:pPr>
        <w:pStyle w:val="Textocomentario"/>
        <w:jc w:val="left"/>
      </w:pPr>
      <w:hyperlink r:id="rId43" w:anchor=":~:text=El%20control%20de%20versiones%20con%20Git%20es%20una%20metodolog%C3%ADa%20que,hasta%20su%20forma%20m%C3%A1s%20actualizada" w:history="1">
        <w:r w:rsidR="00E0141A" w:rsidRPr="00821875">
          <w:rPr>
            <w:rStyle w:val="Hipervnculo"/>
          </w:rPr>
          <w:t>https://keepcoding.io/blog/control-de-versiones-con-git/#:~:text=El%20control%20de%20versiones%20con%20Git%20es%20una%20metodolog%C3%ADa%20que,hasta%20su%20forma%20m%C3%A1s%20actualizada</w:t>
        </w:r>
      </w:hyperlink>
      <w:r w:rsidR="00E0141A">
        <w:t>.</w:t>
      </w:r>
    </w:p>
  </w:comment>
  <w:comment w:id="86" w:author="iker sebastian perez" w:date="2024-05-23T20:31:00Z" w:initials="iS">
    <w:p w14:paraId="6F0BA6AA" w14:textId="77777777" w:rsidR="007173A6" w:rsidRDefault="007173A6" w:rsidP="007173A6">
      <w:pPr>
        <w:pStyle w:val="Textocomentario"/>
        <w:jc w:val="left"/>
      </w:pPr>
      <w:r>
        <w:rPr>
          <w:rStyle w:val="Refdecomentario"/>
        </w:rPr>
        <w:annotationRef/>
      </w:r>
      <w:r>
        <w:t>44-</w:t>
      </w:r>
    </w:p>
    <w:p w14:paraId="69A8B025" w14:textId="77777777" w:rsidR="007173A6" w:rsidRDefault="00000000" w:rsidP="007173A6">
      <w:pPr>
        <w:pStyle w:val="Textocomentario"/>
        <w:jc w:val="left"/>
      </w:pPr>
      <w:hyperlink r:id="rId44" w:history="1">
        <w:r w:rsidR="007173A6" w:rsidRPr="00271A26">
          <w:rPr>
            <w:rStyle w:val="Hipervnculo"/>
          </w:rPr>
          <w:t>https://www.scrumdesk.com/</w:t>
        </w:r>
      </w:hyperlink>
    </w:p>
  </w:comment>
  <w:comment w:id="87" w:author="iker sebastian perez" w:date="2024-05-23T20:47:00Z" w:initials="iS">
    <w:p w14:paraId="39896045" w14:textId="77777777" w:rsidR="0070012C" w:rsidRDefault="0070012C" w:rsidP="0070012C">
      <w:pPr>
        <w:pStyle w:val="Textocomentario"/>
        <w:jc w:val="left"/>
      </w:pPr>
      <w:r>
        <w:rPr>
          <w:rStyle w:val="Refdecomentario"/>
        </w:rPr>
        <w:annotationRef/>
      </w:r>
      <w:r>
        <w:t>DESARROLLAR MÁS A FONDO (explicar mejor SCRUM y varias cosillas mas, restructurar…)</w:t>
      </w:r>
    </w:p>
  </w:comment>
  <w:comment w:id="90" w:author="iker sebastian perez" w:date="2024-05-24T20:19:00Z" w:initials="iS">
    <w:p w14:paraId="55E86966" w14:textId="77777777"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5" w:history="1">
        <w:r w:rsidR="00626CB3" w:rsidRPr="00E103C7">
          <w:rPr>
            <w:rStyle w:val="Hipervnculo"/>
          </w:rPr>
          <w:t>https://opendata.euskadi.eus/general/-/informacion-legal-opendata/</w:t>
        </w:r>
      </w:hyperlink>
    </w:p>
  </w:comment>
  <w:comment w:id="91"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FA49FE" w:rsidP="00FA49FE">
      <w:pPr>
        <w:pStyle w:val="Textocomentario"/>
        <w:jc w:val="left"/>
      </w:pPr>
      <w:hyperlink r:id="rId46" w:history="1">
        <w:r w:rsidRPr="00AB1C43">
          <w:rPr>
            <w:rStyle w:val="Hipervnculo"/>
          </w:rPr>
          <w:t>https://www.boe.es/eli/es/lo/2018/12/05/3</w:t>
        </w:r>
      </w:hyperlink>
    </w:p>
  </w:comment>
  <w:comment w:id="92"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FA49FE" w:rsidP="00FA49FE">
      <w:pPr>
        <w:pStyle w:val="Textocomentario"/>
        <w:jc w:val="left"/>
      </w:pPr>
      <w:hyperlink r:id="rId47" w:history="1">
        <w:r w:rsidRPr="00FC014B">
          <w:rPr>
            <w:rStyle w:val="Hipervnculo"/>
          </w:rPr>
          <w:t>https://www.boe.es/buscar/doc.php?id=DOUE-L-2016-80807</w:t>
        </w:r>
      </w:hyperlink>
    </w:p>
  </w:comment>
  <w:comment w:id="93"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B51D81" w:rsidP="00B51D81">
      <w:pPr>
        <w:pStyle w:val="Textocomentario"/>
        <w:jc w:val="left"/>
      </w:pPr>
      <w:hyperlink r:id="rId48" w:history="1">
        <w:r w:rsidRPr="001D63DF">
          <w:rPr>
            <w:rStyle w:val="Hipervnculo"/>
          </w:rPr>
          <w:t>https://opendata.euskadi.eus/sobre-open-data/-/normativa-open-data/</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FEC88F" w15:done="0"/>
  <w15:commentEx w15:paraId="7F48F0A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57BBEBB1" w15:done="0"/>
  <w15:commentEx w15:paraId="64ACAAD3" w15:done="0"/>
  <w15:commentEx w15:paraId="261A7DFD" w15:done="0"/>
  <w15:commentEx w15:paraId="69A8B025" w15:done="0"/>
  <w15:commentEx w15:paraId="39896045" w15:done="0"/>
  <w15:commentEx w15:paraId="59C17469" w15:done="0"/>
  <w15:commentEx w15:paraId="374D5CB1" w15:done="0"/>
  <w15:commentEx w15:paraId="3F930E9D" w15:done="0"/>
  <w15:commentEx w15:paraId="2AEA6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6436421" w16cex:dateUtc="2024-05-29T15:12:00Z"/>
  <w16cex:commentExtensible w16cex:durableId="0DCD7D95"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1FC8B31" w16cex:dateUtc="2024-05-23T16:16:00Z"/>
  <w16cex:commentExtensible w16cex:durableId="612B4B2B" w16cex:dateUtc="2024-05-23T16:37:00Z"/>
  <w16cex:commentExtensible w16cex:durableId="1D4598C9" w16cex:dateUtc="2024-05-23T17:10:00Z"/>
  <w16cex:commentExtensible w16cex:durableId="0F574BD8" w16cex:dateUtc="2024-05-23T18:31:00Z"/>
  <w16cex:commentExtensible w16cex:durableId="3EECCAF8" w16cex:dateUtc="2024-05-23T18:47: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FEC88F" w16cid:durableId="66436421"/>
  <w16cid:commentId w16cid:paraId="7F48F0A2" w16cid:durableId="0DCD7D95"/>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57BBEBB1" w16cid:durableId="51FC8B31"/>
  <w16cid:commentId w16cid:paraId="64ACAAD3" w16cid:durableId="612B4B2B"/>
  <w16cid:commentId w16cid:paraId="261A7DFD" w16cid:durableId="1D4598C9"/>
  <w16cid:commentId w16cid:paraId="69A8B025" w16cid:durableId="0F574BD8"/>
  <w16cid:commentId w16cid:paraId="39896045" w16cid:durableId="3EECCAF8"/>
  <w16cid:commentId w16cid:paraId="59C17469" w16cid:durableId="377F4795"/>
  <w16cid:commentId w16cid:paraId="374D5CB1" w16cid:durableId="24DFD8E7"/>
  <w16cid:commentId w16cid:paraId="3F930E9D" w16cid:durableId="2BEBD5D3"/>
  <w16cid:commentId w16cid:paraId="2AEA675F" w16cid:durableId="552D77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C9EC25" w14:textId="77777777" w:rsidR="0022598D" w:rsidRDefault="0022598D" w:rsidP="006403BD">
      <w:r>
        <w:separator/>
      </w:r>
    </w:p>
  </w:endnote>
  <w:endnote w:type="continuationSeparator" w:id="0">
    <w:p w14:paraId="31F4F40B" w14:textId="77777777" w:rsidR="0022598D" w:rsidRDefault="0022598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AA506" w14:textId="77777777" w:rsidR="0022598D" w:rsidRDefault="0022598D" w:rsidP="006403BD">
      <w:r>
        <w:separator/>
      </w:r>
    </w:p>
  </w:footnote>
  <w:footnote w:type="continuationSeparator" w:id="0">
    <w:p w14:paraId="5C79BC4A" w14:textId="77777777" w:rsidR="0022598D" w:rsidRDefault="0022598D"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C5D5886" w:rsidR="00A75783" w:rsidRPr="00ED1546" w:rsidRDefault="00FA37B9" w:rsidP="00FA37B9">
    <w:pPr>
      <w:pStyle w:val="Encabezado"/>
      <w:spacing w:before="0" w:after="0" w:line="240" w:lineRule="auto"/>
      <w:jc w:val="right"/>
      <w:rPr>
        <w:rFonts w:asciiTheme="majorHAnsi" w:hAnsiTheme="majorHAnsi"/>
        <w:sz w:val="20"/>
      </w:rPr>
    </w:pPr>
    <w:proofErr w:type="spellStart"/>
    <w:r w:rsidRPr="00FA37B9">
      <w:rPr>
        <w:rFonts w:asciiTheme="majorHAnsi" w:hAnsiTheme="majorHAnsi"/>
        <w:sz w:val="20"/>
      </w:rPr>
      <w:t>Biker</w:t>
    </w:r>
    <w:proofErr w:type="spellEnd"/>
    <w:r w:rsidRPr="00FA37B9">
      <w:rPr>
        <w:rFonts w:asciiTheme="majorHAnsi" w:hAnsiTheme="majorHAnsi"/>
        <w:sz w:val="20"/>
      </w:rPr>
      <w:t>: Gestión y desarrollo del ciclo de vida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A746003"/>
    <w:multiLevelType w:val="hybridMultilevel"/>
    <w:tmpl w:val="45C88B36"/>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C694218"/>
    <w:multiLevelType w:val="hybridMultilevel"/>
    <w:tmpl w:val="A70270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11"/>
  </w:num>
  <w:num w:numId="2" w16cid:durableId="1953778567">
    <w:abstractNumId w:val="31"/>
  </w:num>
  <w:num w:numId="3" w16cid:durableId="1666126252">
    <w:abstractNumId w:val="15"/>
  </w:num>
  <w:num w:numId="4" w16cid:durableId="777216513">
    <w:abstractNumId w:val="0"/>
  </w:num>
  <w:num w:numId="5" w16cid:durableId="126900741">
    <w:abstractNumId w:val="4"/>
  </w:num>
  <w:num w:numId="6" w16cid:durableId="740754273">
    <w:abstractNumId w:val="18"/>
  </w:num>
  <w:num w:numId="7" w16cid:durableId="1315452512">
    <w:abstractNumId w:val="16"/>
  </w:num>
  <w:num w:numId="8" w16cid:durableId="7215094">
    <w:abstractNumId w:val="13"/>
  </w:num>
  <w:num w:numId="9" w16cid:durableId="761683974">
    <w:abstractNumId w:val="26"/>
  </w:num>
  <w:num w:numId="10" w16cid:durableId="1484278371">
    <w:abstractNumId w:val="21"/>
  </w:num>
  <w:num w:numId="11" w16cid:durableId="562375752">
    <w:abstractNumId w:val="20"/>
  </w:num>
  <w:num w:numId="12" w16cid:durableId="593168099">
    <w:abstractNumId w:val="9"/>
  </w:num>
  <w:num w:numId="13" w16cid:durableId="1679846118">
    <w:abstractNumId w:val="5"/>
  </w:num>
  <w:num w:numId="14" w16cid:durableId="508327363">
    <w:abstractNumId w:val="14"/>
  </w:num>
  <w:num w:numId="15" w16cid:durableId="1452936656">
    <w:abstractNumId w:val="14"/>
    <w:lvlOverride w:ilvl="0">
      <w:startOverride w:val="1"/>
    </w:lvlOverride>
    <w:lvlOverride w:ilvl="1">
      <w:startOverride w:val="1"/>
    </w:lvlOverride>
    <w:lvlOverride w:ilvl="2">
      <w:startOverride w:val="1"/>
    </w:lvlOverride>
  </w:num>
  <w:num w:numId="16" w16cid:durableId="111940227">
    <w:abstractNumId w:val="14"/>
  </w:num>
  <w:num w:numId="17" w16cid:durableId="1453475821">
    <w:abstractNumId w:val="32"/>
  </w:num>
  <w:num w:numId="18" w16cid:durableId="840970296">
    <w:abstractNumId w:val="30"/>
  </w:num>
  <w:num w:numId="19" w16cid:durableId="588661311">
    <w:abstractNumId w:val="34"/>
  </w:num>
  <w:num w:numId="20" w16cid:durableId="1450782334">
    <w:abstractNumId w:val="27"/>
  </w:num>
  <w:num w:numId="21" w16cid:durableId="834149997">
    <w:abstractNumId w:val="3"/>
  </w:num>
  <w:num w:numId="22" w16cid:durableId="1701979547">
    <w:abstractNumId w:val="1"/>
  </w:num>
  <w:num w:numId="23" w16cid:durableId="1804345274">
    <w:abstractNumId w:val="2"/>
  </w:num>
  <w:num w:numId="24" w16cid:durableId="1786920377">
    <w:abstractNumId w:val="19"/>
  </w:num>
  <w:num w:numId="25" w16cid:durableId="92831917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30"/>
  </w:num>
  <w:num w:numId="27" w16cid:durableId="1966542765">
    <w:abstractNumId w:val="30"/>
  </w:num>
  <w:num w:numId="28" w16cid:durableId="67214634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30"/>
  </w:num>
  <w:num w:numId="30" w16cid:durableId="37161931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30"/>
  </w:num>
  <w:num w:numId="32" w16cid:durableId="1700429484">
    <w:abstractNumId w:val="30"/>
  </w:num>
  <w:num w:numId="33" w16cid:durableId="1214660339">
    <w:abstractNumId w:val="30"/>
  </w:num>
  <w:num w:numId="34" w16cid:durableId="1682052318">
    <w:abstractNumId w:val="30"/>
  </w:num>
  <w:num w:numId="35" w16cid:durableId="1831020579">
    <w:abstractNumId w:val="30"/>
  </w:num>
  <w:num w:numId="36" w16cid:durableId="1170753817">
    <w:abstractNumId w:val="30"/>
  </w:num>
  <w:num w:numId="37" w16cid:durableId="621690419">
    <w:abstractNumId w:val="30"/>
  </w:num>
  <w:num w:numId="38" w16cid:durableId="1375230301">
    <w:abstractNumId w:val="10"/>
  </w:num>
  <w:num w:numId="39" w16cid:durableId="4771849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2006985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099569481">
    <w:abstractNumId w:val="30"/>
  </w:num>
  <w:num w:numId="42" w16cid:durableId="1291939634">
    <w:abstractNumId w:val="30"/>
  </w:num>
  <w:num w:numId="43" w16cid:durableId="643239072">
    <w:abstractNumId w:val="30"/>
  </w:num>
  <w:num w:numId="44" w16cid:durableId="1060250663">
    <w:abstractNumId w:val="30"/>
  </w:num>
  <w:num w:numId="45" w16cid:durableId="1465275239">
    <w:abstractNumId w:val="30"/>
  </w:num>
  <w:num w:numId="46" w16cid:durableId="920527443">
    <w:abstractNumId w:val="30"/>
  </w:num>
  <w:num w:numId="47" w16cid:durableId="1320115714">
    <w:abstractNumId w:val="30"/>
  </w:num>
  <w:num w:numId="48" w16cid:durableId="1554777548">
    <w:abstractNumId w:val="30"/>
  </w:num>
  <w:num w:numId="49" w16cid:durableId="1091001668">
    <w:abstractNumId w:val="30"/>
  </w:num>
  <w:num w:numId="50" w16cid:durableId="104735039">
    <w:abstractNumId w:val="30"/>
  </w:num>
  <w:num w:numId="51" w16cid:durableId="274875148">
    <w:abstractNumId w:val="22"/>
  </w:num>
  <w:num w:numId="52" w16cid:durableId="358160720">
    <w:abstractNumId w:val="17"/>
  </w:num>
  <w:num w:numId="53" w16cid:durableId="943925023">
    <w:abstractNumId w:val="33"/>
  </w:num>
  <w:num w:numId="54" w16cid:durableId="1542938869">
    <w:abstractNumId w:val="28"/>
  </w:num>
  <w:num w:numId="55" w16cid:durableId="1644506727">
    <w:abstractNumId w:val="24"/>
  </w:num>
  <w:num w:numId="56" w16cid:durableId="197277504">
    <w:abstractNumId w:val="25"/>
  </w:num>
  <w:num w:numId="57" w16cid:durableId="1688364316">
    <w:abstractNumId w:val="8"/>
  </w:num>
  <w:num w:numId="58" w16cid:durableId="76561969">
    <w:abstractNumId w:val="12"/>
  </w:num>
  <w:num w:numId="59" w16cid:durableId="695421493">
    <w:abstractNumId w:val="7"/>
  </w:num>
  <w:num w:numId="60" w16cid:durableId="845440000">
    <w:abstractNumId w:val="6"/>
  </w:num>
  <w:num w:numId="61" w16cid:durableId="77105449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10791965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7178798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39980208">
    <w:abstractNumId w:val="23"/>
  </w:num>
  <w:num w:numId="65" w16cid:durableId="427626899">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1BAB"/>
    <w:rsid w:val="00007F50"/>
    <w:rsid w:val="00010FF7"/>
    <w:rsid w:val="00021482"/>
    <w:rsid w:val="00025B76"/>
    <w:rsid w:val="00026621"/>
    <w:rsid w:val="00030020"/>
    <w:rsid w:val="00034697"/>
    <w:rsid w:val="00034DA4"/>
    <w:rsid w:val="0005699F"/>
    <w:rsid w:val="00074756"/>
    <w:rsid w:val="000757FF"/>
    <w:rsid w:val="00081009"/>
    <w:rsid w:val="00081560"/>
    <w:rsid w:val="0009671D"/>
    <w:rsid w:val="000A0B45"/>
    <w:rsid w:val="000A1265"/>
    <w:rsid w:val="000A6F49"/>
    <w:rsid w:val="000B5DE1"/>
    <w:rsid w:val="000D09A0"/>
    <w:rsid w:val="000D0AB0"/>
    <w:rsid w:val="000D2AFA"/>
    <w:rsid w:val="000D5E09"/>
    <w:rsid w:val="000D706E"/>
    <w:rsid w:val="000D7085"/>
    <w:rsid w:val="000E0CC7"/>
    <w:rsid w:val="000F1427"/>
    <w:rsid w:val="001032C7"/>
    <w:rsid w:val="00105749"/>
    <w:rsid w:val="00106D5A"/>
    <w:rsid w:val="00112232"/>
    <w:rsid w:val="001320F3"/>
    <w:rsid w:val="001443DC"/>
    <w:rsid w:val="0015196F"/>
    <w:rsid w:val="001526D9"/>
    <w:rsid w:val="001545FE"/>
    <w:rsid w:val="001561F1"/>
    <w:rsid w:val="0016080C"/>
    <w:rsid w:val="00162590"/>
    <w:rsid w:val="00166012"/>
    <w:rsid w:val="00167A37"/>
    <w:rsid w:val="00170517"/>
    <w:rsid w:val="00171619"/>
    <w:rsid w:val="00171AB4"/>
    <w:rsid w:val="0017234A"/>
    <w:rsid w:val="0017435A"/>
    <w:rsid w:val="00176DFC"/>
    <w:rsid w:val="001815B6"/>
    <w:rsid w:val="0018349A"/>
    <w:rsid w:val="00186992"/>
    <w:rsid w:val="00194057"/>
    <w:rsid w:val="001944D1"/>
    <w:rsid w:val="00196051"/>
    <w:rsid w:val="001A01E9"/>
    <w:rsid w:val="001A17A3"/>
    <w:rsid w:val="001A2A14"/>
    <w:rsid w:val="001B0960"/>
    <w:rsid w:val="001B59CD"/>
    <w:rsid w:val="001C1B5D"/>
    <w:rsid w:val="001C2AB4"/>
    <w:rsid w:val="001C2FB3"/>
    <w:rsid w:val="001C487B"/>
    <w:rsid w:val="001C4EA4"/>
    <w:rsid w:val="001D1CE7"/>
    <w:rsid w:val="001D2B84"/>
    <w:rsid w:val="001D46C8"/>
    <w:rsid w:val="001D607F"/>
    <w:rsid w:val="001D76E5"/>
    <w:rsid w:val="001E62CD"/>
    <w:rsid w:val="001F31A7"/>
    <w:rsid w:val="001F59C1"/>
    <w:rsid w:val="002018CC"/>
    <w:rsid w:val="0020320E"/>
    <w:rsid w:val="0020605D"/>
    <w:rsid w:val="002071D6"/>
    <w:rsid w:val="00212BC6"/>
    <w:rsid w:val="0022598D"/>
    <w:rsid w:val="002259F5"/>
    <w:rsid w:val="00235CE3"/>
    <w:rsid w:val="002363A7"/>
    <w:rsid w:val="00244EAD"/>
    <w:rsid w:val="00245513"/>
    <w:rsid w:val="00246AA6"/>
    <w:rsid w:val="00252BBA"/>
    <w:rsid w:val="00261E4E"/>
    <w:rsid w:val="00266CBA"/>
    <w:rsid w:val="0027278E"/>
    <w:rsid w:val="00274397"/>
    <w:rsid w:val="00284E43"/>
    <w:rsid w:val="00285270"/>
    <w:rsid w:val="002904CE"/>
    <w:rsid w:val="00290650"/>
    <w:rsid w:val="002973E7"/>
    <w:rsid w:val="002B3E99"/>
    <w:rsid w:val="002B40D3"/>
    <w:rsid w:val="002B4706"/>
    <w:rsid w:val="002C0997"/>
    <w:rsid w:val="002D70CE"/>
    <w:rsid w:val="002E6972"/>
    <w:rsid w:val="002F2A79"/>
    <w:rsid w:val="002F4B77"/>
    <w:rsid w:val="002F51E8"/>
    <w:rsid w:val="002F76BC"/>
    <w:rsid w:val="00307490"/>
    <w:rsid w:val="00314646"/>
    <w:rsid w:val="003233AB"/>
    <w:rsid w:val="00326241"/>
    <w:rsid w:val="003346D0"/>
    <w:rsid w:val="00336DDD"/>
    <w:rsid w:val="00336EA6"/>
    <w:rsid w:val="003411DE"/>
    <w:rsid w:val="0034192C"/>
    <w:rsid w:val="00350B2E"/>
    <w:rsid w:val="003524B4"/>
    <w:rsid w:val="0035422F"/>
    <w:rsid w:val="00354D98"/>
    <w:rsid w:val="00375D60"/>
    <w:rsid w:val="00381D74"/>
    <w:rsid w:val="00382E79"/>
    <w:rsid w:val="003854F3"/>
    <w:rsid w:val="00392EEA"/>
    <w:rsid w:val="003945A6"/>
    <w:rsid w:val="00394706"/>
    <w:rsid w:val="003B03D5"/>
    <w:rsid w:val="003D1A96"/>
    <w:rsid w:val="003E668B"/>
    <w:rsid w:val="003F152D"/>
    <w:rsid w:val="003F24BC"/>
    <w:rsid w:val="003F6F43"/>
    <w:rsid w:val="004047F4"/>
    <w:rsid w:val="00405C2D"/>
    <w:rsid w:val="00410325"/>
    <w:rsid w:val="00413BE9"/>
    <w:rsid w:val="00421B9A"/>
    <w:rsid w:val="00423E85"/>
    <w:rsid w:val="004317BA"/>
    <w:rsid w:val="00436FA0"/>
    <w:rsid w:val="00445BDB"/>
    <w:rsid w:val="0044721E"/>
    <w:rsid w:val="00461979"/>
    <w:rsid w:val="00462A49"/>
    <w:rsid w:val="004701CE"/>
    <w:rsid w:val="00482FB6"/>
    <w:rsid w:val="00483D2A"/>
    <w:rsid w:val="0048445F"/>
    <w:rsid w:val="00490EAC"/>
    <w:rsid w:val="00493BAF"/>
    <w:rsid w:val="00495734"/>
    <w:rsid w:val="004A3C2A"/>
    <w:rsid w:val="004A554A"/>
    <w:rsid w:val="004B3CC5"/>
    <w:rsid w:val="004B6E2A"/>
    <w:rsid w:val="004B7B25"/>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3A34"/>
    <w:rsid w:val="00506743"/>
    <w:rsid w:val="00507BAD"/>
    <w:rsid w:val="00514164"/>
    <w:rsid w:val="00514B30"/>
    <w:rsid w:val="00521A79"/>
    <w:rsid w:val="005249C6"/>
    <w:rsid w:val="0052678E"/>
    <w:rsid w:val="005356E3"/>
    <w:rsid w:val="00535E47"/>
    <w:rsid w:val="00535F70"/>
    <w:rsid w:val="005412BE"/>
    <w:rsid w:val="00545A47"/>
    <w:rsid w:val="00545B76"/>
    <w:rsid w:val="0055630B"/>
    <w:rsid w:val="00556E52"/>
    <w:rsid w:val="005612D5"/>
    <w:rsid w:val="005648E3"/>
    <w:rsid w:val="0056576A"/>
    <w:rsid w:val="00566798"/>
    <w:rsid w:val="005730B4"/>
    <w:rsid w:val="00573EA8"/>
    <w:rsid w:val="00585C04"/>
    <w:rsid w:val="005960D7"/>
    <w:rsid w:val="00596B3C"/>
    <w:rsid w:val="00597AD3"/>
    <w:rsid w:val="005A176D"/>
    <w:rsid w:val="005A1CF6"/>
    <w:rsid w:val="005A2B04"/>
    <w:rsid w:val="005A570D"/>
    <w:rsid w:val="005B316E"/>
    <w:rsid w:val="005B3AB6"/>
    <w:rsid w:val="005B783E"/>
    <w:rsid w:val="005C358B"/>
    <w:rsid w:val="005C420C"/>
    <w:rsid w:val="005C428D"/>
    <w:rsid w:val="005D2420"/>
    <w:rsid w:val="005D4C0B"/>
    <w:rsid w:val="005D549B"/>
    <w:rsid w:val="005E77F1"/>
    <w:rsid w:val="005F110C"/>
    <w:rsid w:val="005F7168"/>
    <w:rsid w:val="005F72EA"/>
    <w:rsid w:val="00601C73"/>
    <w:rsid w:val="00601F11"/>
    <w:rsid w:val="006024A4"/>
    <w:rsid w:val="006056D2"/>
    <w:rsid w:val="00610C85"/>
    <w:rsid w:val="00612192"/>
    <w:rsid w:val="006139F9"/>
    <w:rsid w:val="00613BFD"/>
    <w:rsid w:val="00613C99"/>
    <w:rsid w:val="006157F8"/>
    <w:rsid w:val="00616C3A"/>
    <w:rsid w:val="00626CB3"/>
    <w:rsid w:val="00631755"/>
    <w:rsid w:val="00633A32"/>
    <w:rsid w:val="00634CB4"/>
    <w:rsid w:val="006363C9"/>
    <w:rsid w:val="006403BD"/>
    <w:rsid w:val="006456C5"/>
    <w:rsid w:val="00653A94"/>
    <w:rsid w:val="0066672A"/>
    <w:rsid w:val="00670B3B"/>
    <w:rsid w:val="00672E52"/>
    <w:rsid w:val="00673D42"/>
    <w:rsid w:val="0067645E"/>
    <w:rsid w:val="00682047"/>
    <w:rsid w:val="00685F0D"/>
    <w:rsid w:val="00692D10"/>
    <w:rsid w:val="00694977"/>
    <w:rsid w:val="006A0D1B"/>
    <w:rsid w:val="006A253B"/>
    <w:rsid w:val="006A2575"/>
    <w:rsid w:val="006A4C97"/>
    <w:rsid w:val="006A56B3"/>
    <w:rsid w:val="006A5F9B"/>
    <w:rsid w:val="006B02A7"/>
    <w:rsid w:val="006B24A2"/>
    <w:rsid w:val="006B4B16"/>
    <w:rsid w:val="006C0EB8"/>
    <w:rsid w:val="006C6950"/>
    <w:rsid w:val="006D17A9"/>
    <w:rsid w:val="006D1DD3"/>
    <w:rsid w:val="006D3B11"/>
    <w:rsid w:val="006D7B06"/>
    <w:rsid w:val="006E42C4"/>
    <w:rsid w:val="006E7E24"/>
    <w:rsid w:val="006F2CB9"/>
    <w:rsid w:val="006F5351"/>
    <w:rsid w:val="0070012C"/>
    <w:rsid w:val="00701EE8"/>
    <w:rsid w:val="007077DF"/>
    <w:rsid w:val="00710A83"/>
    <w:rsid w:val="00711904"/>
    <w:rsid w:val="007173A6"/>
    <w:rsid w:val="00721613"/>
    <w:rsid w:val="0072396A"/>
    <w:rsid w:val="00726401"/>
    <w:rsid w:val="00727AE8"/>
    <w:rsid w:val="00733C65"/>
    <w:rsid w:val="00737A05"/>
    <w:rsid w:val="0074372F"/>
    <w:rsid w:val="00744529"/>
    <w:rsid w:val="00750978"/>
    <w:rsid w:val="00751A0E"/>
    <w:rsid w:val="0076085F"/>
    <w:rsid w:val="00763515"/>
    <w:rsid w:val="007638D8"/>
    <w:rsid w:val="00766987"/>
    <w:rsid w:val="007674F8"/>
    <w:rsid w:val="00771DE1"/>
    <w:rsid w:val="00777BAE"/>
    <w:rsid w:val="00782ED7"/>
    <w:rsid w:val="00783318"/>
    <w:rsid w:val="00783DCC"/>
    <w:rsid w:val="00785A47"/>
    <w:rsid w:val="00786945"/>
    <w:rsid w:val="0079125F"/>
    <w:rsid w:val="00793FDB"/>
    <w:rsid w:val="00795A39"/>
    <w:rsid w:val="007A2CC4"/>
    <w:rsid w:val="007A6759"/>
    <w:rsid w:val="007B76BF"/>
    <w:rsid w:val="007C18BB"/>
    <w:rsid w:val="007C267D"/>
    <w:rsid w:val="007D19E2"/>
    <w:rsid w:val="007D7FB5"/>
    <w:rsid w:val="007E0007"/>
    <w:rsid w:val="007E04F8"/>
    <w:rsid w:val="007E0C1A"/>
    <w:rsid w:val="007E0D2A"/>
    <w:rsid w:val="007E14B2"/>
    <w:rsid w:val="007E20AF"/>
    <w:rsid w:val="007E2665"/>
    <w:rsid w:val="007E4A8E"/>
    <w:rsid w:val="007E7C6C"/>
    <w:rsid w:val="00801891"/>
    <w:rsid w:val="00801A31"/>
    <w:rsid w:val="00806B16"/>
    <w:rsid w:val="00807C4E"/>
    <w:rsid w:val="00811669"/>
    <w:rsid w:val="00821D63"/>
    <w:rsid w:val="0082295D"/>
    <w:rsid w:val="00831739"/>
    <w:rsid w:val="00833CA3"/>
    <w:rsid w:val="00833F7A"/>
    <w:rsid w:val="00834548"/>
    <w:rsid w:val="008414E8"/>
    <w:rsid w:val="00842384"/>
    <w:rsid w:val="00853F7B"/>
    <w:rsid w:val="008544B8"/>
    <w:rsid w:val="00855D70"/>
    <w:rsid w:val="008579F3"/>
    <w:rsid w:val="008605EF"/>
    <w:rsid w:val="00863C43"/>
    <w:rsid w:val="00865E3A"/>
    <w:rsid w:val="008712C0"/>
    <w:rsid w:val="00874000"/>
    <w:rsid w:val="00877054"/>
    <w:rsid w:val="008828B3"/>
    <w:rsid w:val="008853F6"/>
    <w:rsid w:val="00885777"/>
    <w:rsid w:val="008958B1"/>
    <w:rsid w:val="008A283D"/>
    <w:rsid w:val="008A30B1"/>
    <w:rsid w:val="008A65E1"/>
    <w:rsid w:val="008A7D8A"/>
    <w:rsid w:val="008A7DBD"/>
    <w:rsid w:val="008B2972"/>
    <w:rsid w:val="008B312E"/>
    <w:rsid w:val="008C0B17"/>
    <w:rsid w:val="008C0BB2"/>
    <w:rsid w:val="008C16EB"/>
    <w:rsid w:val="008C6A91"/>
    <w:rsid w:val="008E0EE0"/>
    <w:rsid w:val="008E30AB"/>
    <w:rsid w:val="00903E56"/>
    <w:rsid w:val="00905BBA"/>
    <w:rsid w:val="00910373"/>
    <w:rsid w:val="009122D5"/>
    <w:rsid w:val="00914BA4"/>
    <w:rsid w:val="009158DF"/>
    <w:rsid w:val="009161B2"/>
    <w:rsid w:val="00920246"/>
    <w:rsid w:val="00920B7C"/>
    <w:rsid w:val="00920D9A"/>
    <w:rsid w:val="009224B5"/>
    <w:rsid w:val="0092741E"/>
    <w:rsid w:val="0093032A"/>
    <w:rsid w:val="009320EB"/>
    <w:rsid w:val="0093330E"/>
    <w:rsid w:val="00935D03"/>
    <w:rsid w:val="009450AB"/>
    <w:rsid w:val="009456EA"/>
    <w:rsid w:val="00947B4F"/>
    <w:rsid w:val="00947E28"/>
    <w:rsid w:val="00953878"/>
    <w:rsid w:val="00954B24"/>
    <w:rsid w:val="00962B99"/>
    <w:rsid w:val="00967EF2"/>
    <w:rsid w:val="009767F5"/>
    <w:rsid w:val="00977178"/>
    <w:rsid w:val="009A03FE"/>
    <w:rsid w:val="009A2FA9"/>
    <w:rsid w:val="009A4435"/>
    <w:rsid w:val="009A5080"/>
    <w:rsid w:val="009A684C"/>
    <w:rsid w:val="009B0758"/>
    <w:rsid w:val="009B1363"/>
    <w:rsid w:val="009B2D19"/>
    <w:rsid w:val="009C0674"/>
    <w:rsid w:val="009C1F7E"/>
    <w:rsid w:val="009C2EA7"/>
    <w:rsid w:val="009D2E3B"/>
    <w:rsid w:val="009D3C7D"/>
    <w:rsid w:val="009D5596"/>
    <w:rsid w:val="009E0F72"/>
    <w:rsid w:val="009E332E"/>
    <w:rsid w:val="009E3EA5"/>
    <w:rsid w:val="009E729C"/>
    <w:rsid w:val="009F22BD"/>
    <w:rsid w:val="009F38E3"/>
    <w:rsid w:val="009F6F17"/>
    <w:rsid w:val="00A04B95"/>
    <w:rsid w:val="00A22DAF"/>
    <w:rsid w:val="00A27D78"/>
    <w:rsid w:val="00A30720"/>
    <w:rsid w:val="00A315BF"/>
    <w:rsid w:val="00A3600B"/>
    <w:rsid w:val="00A365F1"/>
    <w:rsid w:val="00A3709B"/>
    <w:rsid w:val="00A416DD"/>
    <w:rsid w:val="00A41F9B"/>
    <w:rsid w:val="00A42AF4"/>
    <w:rsid w:val="00A508D7"/>
    <w:rsid w:val="00A725E6"/>
    <w:rsid w:val="00A750BC"/>
    <w:rsid w:val="00A75783"/>
    <w:rsid w:val="00A760A3"/>
    <w:rsid w:val="00A76A9E"/>
    <w:rsid w:val="00A83514"/>
    <w:rsid w:val="00A872A7"/>
    <w:rsid w:val="00A976F0"/>
    <w:rsid w:val="00AA4E7A"/>
    <w:rsid w:val="00AB3A53"/>
    <w:rsid w:val="00AC1FF0"/>
    <w:rsid w:val="00AC691B"/>
    <w:rsid w:val="00AF4FFA"/>
    <w:rsid w:val="00B026E1"/>
    <w:rsid w:val="00B04626"/>
    <w:rsid w:val="00B100A8"/>
    <w:rsid w:val="00B21CD0"/>
    <w:rsid w:val="00B34BF5"/>
    <w:rsid w:val="00B37251"/>
    <w:rsid w:val="00B37EA5"/>
    <w:rsid w:val="00B41897"/>
    <w:rsid w:val="00B51192"/>
    <w:rsid w:val="00B51D81"/>
    <w:rsid w:val="00B52802"/>
    <w:rsid w:val="00B5563A"/>
    <w:rsid w:val="00B5606E"/>
    <w:rsid w:val="00B56B0A"/>
    <w:rsid w:val="00B56F60"/>
    <w:rsid w:val="00B56FB6"/>
    <w:rsid w:val="00B60500"/>
    <w:rsid w:val="00B60548"/>
    <w:rsid w:val="00B65840"/>
    <w:rsid w:val="00B669BF"/>
    <w:rsid w:val="00B745F2"/>
    <w:rsid w:val="00B751D4"/>
    <w:rsid w:val="00B767E7"/>
    <w:rsid w:val="00B831D9"/>
    <w:rsid w:val="00B968DF"/>
    <w:rsid w:val="00B97395"/>
    <w:rsid w:val="00BB12E6"/>
    <w:rsid w:val="00BB46B9"/>
    <w:rsid w:val="00BB470D"/>
    <w:rsid w:val="00BB5B73"/>
    <w:rsid w:val="00BB66F5"/>
    <w:rsid w:val="00BC4D72"/>
    <w:rsid w:val="00BD009D"/>
    <w:rsid w:val="00BD4B50"/>
    <w:rsid w:val="00BD7F4E"/>
    <w:rsid w:val="00BE4B94"/>
    <w:rsid w:val="00BE4D80"/>
    <w:rsid w:val="00BF1986"/>
    <w:rsid w:val="00BF1C76"/>
    <w:rsid w:val="00BF1E9D"/>
    <w:rsid w:val="00BF7C6D"/>
    <w:rsid w:val="00C03714"/>
    <w:rsid w:val="00C10A65"/>
    <w:rsid w:val="00C235D4"/>
    <w:rsid w:val="00C23992"/>
    <w:rsid w:val="00C24237"/>
    <w:rsid w:val="00C25BBD"/>
    <w:rsid w:val="00C308C3"/>
    <w:rsid w:val="00C335B1"/>
    <w:rsid w:val="00C355B2"/>
    <w:rsid w:val="00C36583"/>
    <w:rsid w:val="00C443D1"/>
    <w:rsid w:val="00C45209"/>
    <w:rsid w:val="00C455F2"/>
    <w:rsid w:val="00C67CB4"/>
    <w:rsid w:val="00C71EAB"/>
    <w:rsid w:val="00C74A60"/>
    <w:rsid w:val="00C770A1"/>
    <w:rsid w:val="00C84740"/>
    <w:rsid w:val="00C87E3C"/>
    <w:rsid w:val="00C921D5"/>
    <w:rsid w:val="00C9222E"/>
    <w:rsid w:val="00C92760"/>
    <w:rsid w:val="00C94353"/>
    <w:rsid w:val="00CA0022"/>
    <w:rsid w:val="00CA0785"/>
    <w:rsid w:val="00CA1B05"/>
    <w:rsid w:val="00CA23D3"/>
    <w:rsid w:val="00CA5158"/>
    <w:rsid w:val="00CA592A"/>
    <w:rsid w:val="00CB289E"/>
    <w:rsid w:val="00CB41D0"/>
    <w:rsid w:val="00CB6C92"/>
    <w:rsid w:val="00CC20E9"/>
    <w:rsid w:val="00CC3CB9"/>
    <w:rsid w:val="00CC6ED1"/>
    <w:rsid w:val="00CD1407"/>
    <w:rsid w:val="00CD67A3"/>
    <w:rsid w:val="00CD681B"/>
    <w:rsid w:val="00CE2B01"/>
    <w:rsid w:val="00CE2BFF"/>
    <w:rsid w:val="00CE5B84"/>
    <w:rsid w:val="00CF46C6"/>
    <w:rsid w:val="00D04008"/>
    <w:rsid w:val="00D04325"/>
    <w:rsid w:val="00D122BB"/>
    <w:rsid w:val="00D12E3B"/>
    <w:rsid w:val="00D1465D"/>
    <w:rsid w:val="00D21AAF"/>
    <w:rsid w:val="00D21DB1"/>
    <w:rsid w:val="00D26E0E"/>
    <w:rsid w:val="00D27049"/>
    <w:rsid w:val="00D34BAD"/>
    <w:rsid w:val="00D355ED"/>
    <w:rsid w:val="00D35D9D"/>
    <w:rsid w:val="00D45947"/>
    <w:rsid w:val="00D45C8A"/>
    <w:rsid w:val="00D46BC9"/>
    <w:rsid w:val="00D53792"/>
    <w:rsid w:val="00D57ADA"/>
    <w:rsid w:val="00D808AE"/>
    <w:rsid w:val="00D907A9"/>
    <w:rsid w:val="00D90A46"/>
    <w:rsid w:val="00D92F3B"/>
    <w:rsid w:val="00D936E1"/>
    <w:rsid w:val="00D952D8"/>
    <w:rsid w:val="00D95D14"/>
    <w:rsid w:val="00D971A1"/>
    <w:rsid w:val="00DA0FCE"/>
    <w:rsid w:val="00DA4233"/>
    <w:rsid w:val="00DA43A0"/>
    <w:rsid w:val="00DA6AB7"/>
    <w:rsid w:val="00DB206D"/>
    <w:rsid w:val="00DB46A4"/>
    <w:rsid w:val="00DB474F"/>
    <w:rsid w:val="00DB67DA"/>
    <w:rsid w:val="00DC17B0"/>
    <w:rsid w:val="00DC76E9"/>
    <w:rsid w:val="00DE1938"/>
    <w:rsid w:val="00DF3713"/>
    <w:rsid w:val="00E0141A"/>
    <w:rsid w:val="00E0542A"/>
    <w:rsid w:val="00E11B5A"/>
    <w:rsid w:val="00E14017"/>
    <w:rsid w:val="00E309EC"/>
    <w:rsid w:val="00E34154"/>
    <w:rsid w:val="00E56DFE"/>
    <w:rsid w:val="00E62AD5"/>
    <w:rsid w:val="00E6627F"/>
    <w:rsid w:val="00E72EFB"/>
    <w:rsid w:val="00E769EB"/>
    <w:rsid w:val="00E76BE8"/>
    <w:rsid w:val="00E76D35"/>
    <w:rsid w:val="00E76D83"/>
    <w:rsid w:val="00E82076"/>
    <w:rsid w:val="00E87B75"/>
    <w:rsid w:val="00E9074A"/>
    <w:rsid w:val="00E94CF7"/>
    <w:rsid w:val="00EA4786"/>
    <w:rsid w:val="00EA6976"/>
    <w:rsid w:val="00EA6FAC"/>
    <w:rsid w:val="00EA710F"/>
    <w:rsid w:val="00EB04A4"/>
    <w:rsid w:val="00EB5F73"/>
    <w:rsid w:val="00EC4EA9"/>
    <w:rsid w:val="00EC6233"/>
    <w:rsid w:val="00EC62F6"/>
    <w:rsid w:val="00EC771B"/>
    <w:rsid w:val="00ED1546"/>
    <w:rsid w:val="00ED3731"/>
    <w:rsid w:val="00ED7BBD"/>
    <w:rsid w:val="00EE0DA6"/>
    <w:rsid w:val="00EE17E5"/>
    <w:rsid w:val="00EE6047"/>
    <w:rsid w:val="00EF14BC"/>
    <w:rsid w:val="00EF22CD"/>
    <w:rsid w:val="00EF25B7"/>
    <w:rsid w:val="00F03624"/>
    <w:rsid w:val="00F06610"/>
    <w:rsid w:val="00F134D2"/>
    <w:rsid w:val="00F22A8A"/>
    <w:rsid w:val="00F249DB"/>
    <w:rsid w:val="00F252A7"/>
    <w:rsid w:val="00F30F01"/>
    <w:rsid w:val="00F31343"/>
    <w:rsid w:val="00F31519"/>
    <w:rsid w:val="00F36907"/>
    <w:rsid w:val="00F37CFB"/>
    <w:rsid w:val="00F4616C"/>
    <w:rsid w:val="00F527EC"/>
    <w:rsid w:val="00F55627"/>
    <w:rsid w:val="00F57252"/>
    <w:rsid w:val="00F67C10"/>
    <w:rsid w:val="00F77FBA"/>
    <w:rsid w:val="00F82702"/>
    <w:rsid w:val="00F85354"/>
    <w:rsid w:val="00F874A3"/>
    <w:rsid w:val="00FA0670"/>
    <w:rsid w:val="00FA21E3"/>
    <w:rsid w:val="00FA37B9"/>
    <w:rsid w:val="00FA49F3"/>
    <w:rsid w:val="00FA49FE"/>
    <w:rsid w:val="00FA72B8"/>
    <w:rsid w:val="00FA7395"/>
    <w:rsid w:val="00FA7727"/>
    <w:rsid w:val="00FB1CA3"/>
    <w:rsid w:val="00FB4440"/>
    <w:rsid w:val="00FB6F23"/>
    <w:rsid w:val="00FB7961"/>
    <w:rsid w:val="00FC4A7B"/>
    <w:rsid w:val="00FD4A00"/>
    <w:rsid w:val="00FD731D"/>
    <w:rsid w:val="00FE29CC"/>
    <w:rsid w:val="00FE3D4B"/>
    <w:rsid w:val="00FE43BC"/>
    <w:rsid w:val="00FF1098"/>
    <w:rsid w:val="00FF31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qlik.com/es-es/products/qlikview" TargetMode="External"/><Relationship Id="rId21" Type="http://schemas.openxmlformats.org/officeDocument/2006/relationships/hyperlink" Target="https://www.mysql.com/" TargetMode="External"/><Relationship Id="rId34" Type="http://schemas.openxmlformats.org/officeDocument/2006/relationships/hyperlink" Target="https://joserzapata.github.io/courses/python-ciencia-datos/visualizacion/" TargetMode="External"/><Relationship Id="rId42" Type="http://schemas.openxmlformats.org/officeDocument/2006/relationships/hyperlink" Target="https://www.xataka.com/basics/que-github-que-que-le-ofrece-a-desarrolladores" TargetMode="External"/><Relationship Id="rId47" Type="http://schemas.openxmlformats.org/officeDocument/2006/relationships/hyperlink" Target="https://www.boe.es/buscar/doc.php?id=DOUE-L-2016-80807"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www.microsoft.com/es-es/power-platform/products/power-bi" TargetMode="External"/><Relationship Id="rId40" Type="http://schemas.openxmlformats.org/officeDocument/2006/relationships/hyperlink" Target="https://www.sap.com/spain/products/technology-platform/bi-platform.html" TargetMode="External"/><Relationship Id="rId45" Type="http://schemas.openxmlformats.org/officeDocument/2006/relationships/hyperlink" Target="https://opendata.euskadi.eus/general/-/informacion-legal-opendata/"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www.scrumdesk.com/"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d3js.org/what-is-d3" TargetMode="External"/><Relationship Id="rId43" Type="http://schemas.openxmlformats.org/officeDocument/2006/relationships/hyperlink" Target="https://keepcoding.io/blog/control-de-versiones-con-git/" TargetMode="External"/><Relationship Id="rId48" Type="http://schemas.openxmlformats.org/officeDocument/2006/relationships/hyperlink" Target="https://opendata.euskadi.eus/sobre-open-data/-/normativa-open-data/"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www.ibm.com/es-es/topics/unsupervised-learning" TargetMode="External"/><Relationship Id="rId38" Type="http://schemas.openxmlformats.org/officeDocument/2006/relationships/hyperlink" Target="https://www.tableau.com/es-es" TargetMode="External"/><Relationship Id="rId46" Type="http://schemas.openxmlformats.org/officeDocument/2006/relationships/hyperlink" Target="https://www.boe.es/eli/es/lo/2018/12/05/3"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medium.com/@esmeradovela/las-5-etapas-del-ciclo-de-vida-de-los-datos-f4ddc3c1ed3f"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2.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3.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3</TotalTime>
  <Pages>47</Pages>
  <Words>17841</Words>
  <Characters>98127</Characters>
  <Application>Microsoft Office Word</Application>
  <DocSecurity>0</DocSecurity>
  <Lines>817</Lines>
  <Paragraphs>231</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1573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63</cp:revision>
  <cp:lastPrinted>2019-08-05T13:11:00Z</cp:lastPrinted>
  <dcterms:created xsi:type="dcterms:W3CDTF">2019-09-27T08:36:00Z</dcterms:created>
  <dcterms:modified xsi:type="dcterms:W3CDTF">2024-05-3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5EaURY0m"/&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